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9FC536" w14:textId="5E1D7F0C" w:rsidR="00FC73FC" w:rsidRPr="00FB0BE9" w:rsidRDefault="00925532" w:rsidP="00F04D98">
      <w:pPr>
        <w:spacing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t xml:space="preserve">Title: </w:t>
      </w:r>
      <w:r w:rsidR="00FC73FC" w:rsidRPr="00FB0BE9">
        <w:rPr>
          <w:rFonts w:ascii="Times New Roman" w:hAnsi="Times New Roman" w:cs="Times New Roman"/>
          <w:bCs/>
          <w:sz w:val="24"/>
          <w:szCs w:val="24"/>
          <w:lang w:val="en-GB"/>
        </w:rPr>
        <w:t xml:space="preserve">The role of the rodent lateral orbitofrontal cortex </w:t>
      </w:r>
      <w:r w:rsidR="00D81959" w:rsidRPr="00FB0BE9">
        <w:rPr>
          <w:rFonts w:ascii="Times New Roman" w:hAnsi="Times New Roman" w:cs="Times New Roman"/>
          <w:bCs/>
          <w:sz w:val="24"/>
          <w:szCs w:val="24"/>
          <w:lang w:val="en-GB"/>
        </w:rPr>
        <w:t>in</w:t>
      </w:r>
      <w:r w:rsidR="00FC73FC" w:rsidRPr="00FB0BE9">
        <w:rPr>
          <w:rFonts w:ascii="Times New Roman" w:hAnsi="Times New Roman" w:cs="Times New Roman"/>
          <w:bCs/>
          <w:sz w:val="24"/>
          <w:szCs w:val="24"/>
          <w:lang w:val="en-GB"/>
        </w:rPr>
        <w:t xml:space="preserve"> simple </w:t>
      </w:r>
      <w:r w:rsidR="008C4349" w:rsidRPr="00FB0BE9">
        <w:rPr>
          <w:rFonts w:ascii="Times New Roman" w:hAnsi="Times New Roman" w:cs="Times New Roman"/>
          <w:bCs/>
          <w:sz w:val="24"/>
          <w:szCs w:val="24"/>
          <w:lang w:val="en-GB"/>
        </w:rPr>
        <w:t>Pavlovian cue-outcome learning depends on training experience</w:t>
      </w:r>
    </w:p>
    <w:p w14:paraId="723411EC"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Marios C. Panayi *</w:t>
      </w:r>
      <w:r w:rsidRPr="00FB0BE9">
        <w:rPr>
          <w:rFonts w:ascii="Times New Roman" w:hAnsi="Times New Roman" w:cs="Times New Roman"/>
          <w:sz w:val="24"/>
          <w:szCs w:val="24"/>
          <w:vertAlign w:val="superscript"/>
          <w:lang w:val="en-GB"/>
        </w:rPr>
        <w:t>1, 2</w:t>
      </w:r>
      <w:r w:rsidRPr="00FB0BE9">
        <w:rPr>
          <w:rFonts w:ascii="Times New Roman" w:hAnsi="Times New Roman" w:cs="Times New Roman"/>
          <w:sz w:val="24"/>
          <w:szCs w:val="24"/>
          <w:lang w:val="en-GB"/>
        </w:rPr>
        <w:t>, Simon Killcross</w:t>
      </w:r>
      <w:r w:rsidRPr="00FB0BE9">
        <w:rPr>
          <w:rFonts w:ascii="Times New Roman" w:hAnsi="Times New Roman" w:cs="Times New Roman"/>
          <w:sz w:val="24"/>
          <w:szCs w:val="24"/>
          <w:vertAlign w:val="superscript"/>
          <w:lang w:val="en-GB"/>
        </w:rPr>
        <w:t>1</w:t>
      </w:r>
    </w:p>
    <w:p w14:paraId="52A07701"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1</w:t>
      </w:r>
      <w:r w:rsidRPr="00FB0BE9">
        <w:rPr>
          <w:rFonts w:ascii="Times New Roman" w:hAnsi="Times New Roman" w:cs="Times New Roman"/>
          <w:sz w:val="24"/>
          <w:szCs w:val="24"/>
          <w:lang w:val="en-GB"/>
        </w:rPr>
        <w:t xml:space="preserve"> School of Psychology, The University of New South Wales, Australia.</w:t>
      </w:r>
    </w:p>
    <w:p w14:paraId="71024D55" w14:textId="045BD4C2"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2</w:t>
      </w:r>
      <w:r w:rsidRPr="00FB0BE9">
        <w:rPr>
          <w:rFonts w:ascii="Times New Roman" w:hAnsi="Times New Roman" w:cs="Times New Roman"/>
          <w:sz w:val="24"/>
          <w:szCs w:val="24"/>
          <w:lang w:val="en-GB"/>
        </w:rPr>
        <w:t xml:space="preserve"> National Institutes on Drug Abuse, Intramural Research Program, Baltimore, Maryland, United States of America.</w:t>
      </w:r>
    </w:p>
    <w:p w14:paraId="4A6C2260" w14:textId="088B80D9" w:rsidR="00D46F7E" w:rsidRPr="00FB0BE9" w:rsidRDefault="00925532" w:rsidP="00D46F7E">
      <w:pPr>
        <w:spacing w:line="480" w:lineRule="auto"/>
        <w:rPr>
          <w:lang w:val="en-GB"/>
        </w:rPr>
      </w:pPr>
      <w:r w:rsidRPr="00FB0BE9">
        <w:rPr>
          <w:rFonts w:ascii="Times New Roman" w:hAnsi="Times New Roman" w:cs="Times New Roman"/>
          <w:sz w:val="24"/>
          <w:szCs w:val="24"/>
          <w:lang w:val="en-GB"/>
        </w:rPr>
        <w:t xml:space="preserve">*Corresponding author: </w:t>
      </w:r>
      <w:hyperlink r:id="rId5" w:history="1">
        <w:r w:rsidR="00D46F7E" w:rsidRPr="00FB0BE9">
          <w:rPr>
            <w:rStyle w:val="Hyperlink"/>
            <w:lang w:val="en-GB"/>
          </w:rPr>
          <w:t>m.panayi@unsw.edu.au</w:t>
        </w:r>
      </w:hyperlink>
    </w:p>
    <w:p w14:paraId="200F878B" w14:textId="77777777" w:rsidR="00D46F7E" w:rsidRPr="00FB0BE9" w:rsidRDefault="00D46F7E">
      <w:pPr>
        <w:rPr>
          <w:lang w:val="en-GB"/>
        </w:rPr>
      </w:pPr>
      <w:r w:rsidRPr="00FB0BE9">
        <w:rPr>
          <w:lang w:val="en-GB"/>
        </w:rPr>
        <w:br w:type="page"/>
      </w:r>
    </w:p>
    <w:p w14:paraId="747F3466" w14:textId="2D0F0F62" w:rsidR="00164B32" w:rsidRPr="00FB0BE9" w:rsidRDefault="00164B32"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Abstract</w:t>
      </w:r>
    </w:p>
    <w:p w14:paraId="39C4D373" w14:textId="1ED163DE" w:rsidR="0008038B" w:rsidRPr="00FB0BE9" w:rsidRDefault="00B15F1C"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a critical structure in the flexible control of </w:t>
      </w:r>
      <w:r w:rsidR="00D30FCB" w:rsidRPr="00FB0BE9">
        <w:rPr>
          <w:rFonts w:ascii="Times New Roman" w:hAnsi="Times New Roman" w:cs="Times New Roman"/>
          <w:bCs/>
          <w:sz w:val="24"/>
          <w:szCs w:val="24"/>
          <w:lang w:val="en-GB"/>
        </w:rPr>
        <w:t>value-based</w:t>
      </w:r>
      <w:r w:rsidRPr="00FB0BE9">
        <w:rPr>
          <w:rFonts w:ascii="Times New Roman" w:hAnsi="Times New Roman" w:cs="Times New Roman"/>
          <w:bCs/>
          <w:sz w:val="24"/>
          <w:szCs w:val="24"/>
          <w:lang w:val="en-GB"/>
        </w:rPr>
        <w:t xml:space="preserve"> behaviours. OFC dysfunction is typically only detected when task or environmental contingencies change, against a backdrop of apparently intact initial acquisition and behaviour. While intact acquisition following OFC lesions in simple Pavlovian cue-outcome conditioning is </w:t>
      </w:r>
      <w:r w:rsidR="009F75B9" w:rsidRPr="00FB0BE9">
        <w:rPr>
          <w:rFonts w:ascii="Times New Roman" w:hAnsi="Times New Roman" w:cs="Times New Roman"/>
          <w:bCs/>
          <w:sz w:val="24"/>
          <w:szCs w:val="24"/>
          <w:lang w:val="en-GB"/>
        </w:rPr>
        <w:t>often predicted by</w:t>
      </w:r>
      <w:r w:rsidRPr="00FB0BE9">
        <w:rPr>
          <w:rFonts w:ascii="Times New Roman" w:hAnsi="Times New Roman" w:cs="Times New Roman"/>
          <w:bCs/>
          <w:sz w:val="24"/>
          <w:szCs w:val="24"/>
          <w:lang w:val="en-GB"/>
        </w:rPr>
        <w:t xml:space="preserve">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w:t>
      </w:r>
      <w:r w:rsidR="00F7746E" w:rsidRPr="00FB0BE9">
        <w:rPr>
          <w:rFonts w:ascii="Times New Roman" w:hAnsi="Times New Roman" w:cs="Times New Roman"/>
          <w:bCs/>
          <w:sz w:val="24"/>
          <w:szCs w:val="24"/>
          <w:lang w:val="en-GB"/>
        </w:rPr>
        <w:t>T</w:t>
      </w:r>
      <w:r w:rsidRPr="00FB0BE9">
        <w:rPr>
          <w:rFonts w:ascii="Times New Roman" w:hAnsi="Times New Roman" w:cs="Times New Roman"/>
          <w:bCs/>
          <w:sz w:val="24"/>
          <w:szCs w:val="24"/>
          <w:lang w:val="en-GB"/>
        </w:rPr>
        <w:t xml:space="preserve">hese findings suggest that </w:t>
      </w:r>
      <w:r w:rsidR="006B0B09" w:rsidRPr="00FB0BE9">
        <w:rPr>
          <w:rFonts w:ascii="Times New Roman" w:hAnsi="Times New Roman" w:cs="Times New Roman"/>
          <w:bCs/>
          <w:sz w:val="24"/>
          <w:szCs w:val="24"/>
          <w:lang w:val="en-GB"/>
        </w:rPr>
        <w:t xml:space="preserve">even simple </w:t>
      </w:r>
      <w:r w:rsidR="000D4D18" w:rsidRPr="00FB0BE9">
        <w:rPr>
          <w:rFonts w:ascii="Times New Roman" w:hAnsi="Times New Roman" w:cs="Times New Roman"/>
          <w:bCs/>
          <w:sz w:val="24"/>
          <w:szCs w:val="24"/>
          <w:lang w:val="en-GB"/>
        </w:rPr>
        <w:t xml:space="preserve">cue-outcome </w:t>
      </w:r>
      <w:r w:rsidR="00DD6FD2" w:rsidRPr="00FB0BE9">
        <w:rPr>
          <w:rFonts w:ascii="Times New Roman" w:hAnsi="Times New Roman" w:cs="Times New Roman"/>
          <w:bCs/>
          <w:sz w:val="24"/>
          <w:szCs w:val="24"/>
          <w:lang w:val="en-GB"/>
        </w:rPr>
        <w:t xml:space="preserve">representations acquired </w:t>
      </w:r>
      <w:r w:rsidR="006B0B09" w:rsidRPr="00FB0BE9">
        <w:rPr>
          <w:rFonts w:ascii="Times New Roman" w:hAnsi="Times New Roman" w:cs="Times New Roman"/>
          <w:bCs/>
          <w:sz w:val="24"/>
          <w:szCs w:val="24"/>
          <w:lang w:val="en-GB"/>
        </w:rPr>
        <w:t>in the absence of</w:t>
      </w:r>
      <w:r w:rsidR="00DD6FD2" w:rsidRPr="00FB0BE9">
        <w:rPr>
          <w:rFonts w:ascii="Times New Roman" w:hAnsi="Times New Roman" w:cs="Times New Roman"/>
          <w:bCs/>
          <w:sz w:val="24"/>
          <w:szCs w:val="24"/>
          <w:lang w:val="en-GB"/>
        </w:rPr>
        <w:t xml:space="preserve"> OFC</w:t>
      </w:r>
      <w:r w:rsidR="000823B3" w:rsidRPr="00FB0BE9">
        <w:rPr>
          <w:rFonts w:ascii="Times New Roman" w:hAnsi="Times New Roman" w:cs="Times New Roman"/>
          <w:bCs/>
          <w:sz w:val="24"/>
          <w:szCs w:val="24"/>
          <w:lang w:val="en-GB"/>
        </w:rPr>
        <w:t xml:space="preserve"> function are impoverished. </w:t>
      </w:r>
      <w:r w:rsidR="00F05F87" w:rsidRPr="00FB0BE9">
        <w:rPr>
          <w:rFonts w:ascii="Times New Roman" w:hAnsi="Times New Roman" w:cs="Times New Roman"/>
          <w:bCs/>
          <w:sz w:val="24"/>
          <w:szCs w:val="24"/>
          <w:lang w:val="en-GB"/>
        </w:rPr>
        <w:t xml:space="preserve">Therefore, </w:t>
      </w:r>
      <w:r w:rsidRPr="00FB0BE9">
        <w:rPr>
          <w:rFonts w:ascii="Times New Roman" w:hAnsi="Times New Roman" w:cs="Times New Roman"/>
          <w:bCs/>
          <w:sz w:val="24"/>
          <w:szCs w:val="24"/>
          <w:lang w:val="en-GB"/>
        </w:rPr>
        <w:t xml:space="preserve">while OFC function is often associated with flexible behavioural control in complex environments, it is also involved in </w:t>
      </w:r>
      <w:r w:rsidR="001A68A7" w:rsidRPr="00FB0BE9">
        <w:rPr>
          <w:rFonts w:ascii="Times New Roman" w:hAnsi="Times New Roman" w:cs="Times New Roman"/>
          <w:bCs/>
          <w:sz w:val="24"/>
          <w:szCs w:val="24"/>
          <w:lang w:val="en-GB"/>
        </w:rPr>
        <w:t xml:space="preserve">very </w:t>
      </w:r>
      <w:r w:rsidRPr="00FB0BE9">
        <w:rPr>
          <w:rFonts w:ascii="Times New Roman" w:hAnsi="Times New Roman" w:cs="Times New Roman"/>
          <w:bCs/>
          <w:sz w:val="24"/>
          <w:szCs w:val="24"/>
          <w:lang w:val="en-GB"/>
        </w:rPr>
        <w:t>simple Pavlovian acquisition</w:t>
      </w:r>
      <w:r w:rsidR="001A68A7" w:rsidRPr="00FB0BE9">
        <w:rPr>
          <w:rFonts w:ascii="Times New Roman" w:hAnsi="Times New Roman" w:cs="Times New Roman"/>
          <w:bCs/>
          <w:sz w:val="24"/>
          <w:szCs w:val="24"/>
          <w:lang w:val="en-GB"/>
        </w:rPr>
        <w:t xml:space="preserve"> </w:t>
      </w:r>
      <w:r w:rsidR="00764CF6" w:rsidRPr="00FB0BE9">
        <w:rPr>
          <w:rFonts w:ascii="Times New Roman" w:hAnsi="Times New Roman" w:cs="Times New Roman"/>
          <w:bCs/>
          <w:sz w:val="24"/>
          <w:szCs w:val="24"/>
          <w:lang w:val="en-GB"/>
        </w:rPr>
        <w:t xml:space="preserve">where complex cue-outcome relationships are irrelevant to </w:t>
      </w:r>
      <w:r w:rsidR="00FE295D" w:rsidRPr="00FB0BE9">
        <w:rPr>
          <w:rFonts w:ascii="Times New Roman" w:hAnsi="Times New Roman" w:cs="Times New Roman"/>
          <w:bCs/>
          <w:sz w:val="24"/>
          <w:szCs w:val="24"/>
          <w:lang w:val="en-GB"/>
        </w:rPr>
        <w:t xml:space="preserve">task </w:t>
      </w:r>
      <w:r w:rsidR="00764CF6" w:rsidRPr="00FB0BE9">
        <w:rPr>
          <w:rFonts w:ascii="Times New Roman" w:hAnsi="Times New Roman" w:cs="Times New Roman"/>
          <w:bCs/>
          <w:sz w:val="24"/>
          <w:szCs w:val="24"/>
          <w:lang w:val="en-GB"/>
        </w:rPr>
        <w:t>performance</w:t>
      </w:r>
      <w:r w:rsidRPr="00FB0BE9">
        <w:rPr>
          <w:rFonts w:ascii="Times New Roman" w:hAnsi="Times New Roman" w:cs="Times New Roman"/>
          <w:bCs/>
          <w:sz w:val="24"/>
          <w:szCs w:val="24"/>
          <w:lang w:val="en-GB"/>
        </w:rPr>
        <w:t>.</w:t>
      </w:r>
    </w:p>
    <w:p w14:paraId="630C2D8C" w14:textId="77777777" w:rsidR="0008038B" w:rsidRPr="00FB0BE9" w:rsidRDefault="0008038B">
      <w:pPr>
        <w:rPr>
          <w:rFonts w:ascii="Times New Roman" w:hAnsi="Times New Roman" w:cs="Times New Roman"/>
          <w:bCs/>
          <w:sz w:val="24"/>
          <w:szCs w:val="24"/>
          <w:lang w:val="en-GB"/>
        </w:rPr>
      </w:pPr>
      <w:r w:rsidRPr="00FB0BE9">
        <w:rPr>
          <w:rFonts w:ascii="Times New Roman" w:hAnsi="Times New Roman" w:cs="Times New Roman"/>
          <w:bCs/>
          <w:sz w:val="24"/>
          <w:szCs w:val="24"/>
          <w:lang w:val="en-GB"/>
        </w:rPr>
        <w:br w:type="page"/>
      </w:r>
    </w:p>
    <w:p w14:paraId="617921F5" w14:textId="06836B07" w:rsidR="008E1084" w:rsidRPr="00FB0BE9" w:rsidRDefault="008E1084" w:rsidP="008E1084">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Introduction</w:t>
      </w:r>
    </w:p>
    <w:p w14:paraId="03BDEF5B" w14:textId="58DEB226" w:rsidR="002C3CC2" w:rsidRPr="00FB0BE9" w:rsidRDefault="002C3CC2"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critical to behavioural flexibility when learning and behaviour need to be updated to reflect a change in the environment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Kringelbach 2005; Klein-Flugge et al. 2013; Rudebeck and Murray 2014; Murray and Rudebeck 2018; Gardner et al. 2019)","plainTextFormattedCitation":"(Kringelbach 2005; Klein-Flugge et al. 2013; Rudebeck and Murray 2014; Murray and Rudebeck 2018; Gardner et al. 2019)","previouslyFormattedCitation":"(Kringelbach 2005; Klein-Flugge et al. 2013; Rudebeck and Murray 2014; Murray and Rudebeck 2018; Gardner et al.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Kringelbach 2005; Klein-Flugge et al. 2013; Rudebeck and Murray 2014; Murray and Rudebeck 2018; Gardner et al.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particular, the OFC is necessary for appropriately updating </w:t>
      </w:r>
      <w:r w:rsidR="008A2476" w:rsidRPr="00FB0BE9">
        <w:rPr>
          <w:rFonts w:ascii="Times New Roman" w:hAnsi="Times New Roman" w:cs="Times New Roman"/>
          <w:bCs/>
          <w:sz w:val="24"/>
          <w:szCs w:val="24"/>
          <w:lang w:val="en-GB"/>
        </w:rPr>
        <w:t>behaviour</w:t>
      </w:r>
      <w:r w:rsidRPr="00FB0BE9">
        <w:rPr>
          <w:rFonts w:ascii="Times New Roman" w:hAnsi="Times New Roman" w:cs="Times New Roman"/>
          <w:bCs/>
          <w:sz w:val="24"/>
          <w:szCs w:val="24"/>
          <w:lang w:val="en-GB"/>
        </w:rPr>
        <w:t xml:space="preserve"> when the contingencies between predictive cues and outcomes change, or when outcomes change in value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ickens et al. 2005; Walton et al. 2011; Panayi and Killcross 2018)","plainTextFormattedCitation":"(Pickens et al. 2005; Walton et al. 2011; Panayi and Killcross 2018)","previouslyFormattedCitation":"(Pickens et al. 2005; Walton et al. 2011; Panayi and Killcross 2018)"},"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Pickens et al. 2005; Walton et al. 2011; Panayi and Killcross 2018)</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r w:rsidR="005A6F01">
        <w:rPr>
          <w:rFonts w:ascii="Times New Roman" w:hAnsi="Times New Roman" w:cs="Times New Roman"/>
          <w:bCs/>
          <w:sz w:val="24"/>
          <w:szCs w:val="24"/>
          <w:lang w:val="en-GB"/>
        </w:rPr>
        <w:t xml:space="preserve"> </w:t>
      </w:r>
      <w:r w:rsidR="00AA3743" w:rsidRPr="00FB0BE9">
        <w:rPr>
          <w:rFonts w:ascii="Times New Roman" w:hAnsi="Times New Roman" w:cs="Times New Roman"/>
          <w:bCs/>
          <w:sz w:val="24"/>
          <w:szCs w:val="24"/>
          <w:lang w:val="en-GB"/>
        </w:rPr>
        <w:t>The i</w:t>
      </w:r>
      <w:r w:rsidRPr="00FB0BE9">
        <w:rPr>
          <w:rFonts w:ascii="Times New Roman" w:hAnsi="Times New Roman" w:cs="Times New Roman"/>
          <w:bCs/>
          <w:sz w:val="24"/>
          <w:szCs w:val="24"/>
          <w:lang w:val="en-GB"/>
        </w:rPr>
        <w:t xml:space="preserve">nformation encoded in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Padoa-Schioppa 2009; Ogawa et al. 2013; Takahashi et al. 2013; Stalnaker et al. 2014; Sadacca et al. 2018; Zhou et al. 2019)","plainTextFormattedCitation":"(Delamater 2007; Padoa-Schioppa 2009; Ogawa et al. 2013; Takahashi et al. 2013; Stalnaker et al. 2014; Sadacca et al. 2018; Zhou et al. 2019)","previouslyFormattedCitation":"(Delamater 2007; Padoa-Schioppa 2009; Ogawa et al. 2013; Takahashi et al. 2013; Stalnaker et al. 2014; Sadacca et al. 2018; Zhou et al.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Delamater 2007; Padoa-Schioppa 2009; Ogawa et al. 2013; Takahashi et al. 2013; Stalnaker et al. 2014; Sadacca et al. 2018; Zhou et al.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urthermore the coding of these features develops over the course of learning to predictive cues in anticipation of the expected outcome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also substantial evidence to suggest that this outcome expectancy information in the OFC is incorporated into mid-brain dopaminergic reward prediction errors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Takahashi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ich are critical for learning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olfram","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Schultz 1998; Steinberg et al. 201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p>
    <w:p w14:paraId="6351C06C" w14:textId="4C4C2B21" w:rsidR="006E2E82" w:rsidRPr="00FB0BE9" w:rsidRDefault="006E2E82"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However, despite these close ties to the learning process, the OFC is typically not necessary for initial </w:t>
      </w:r>
      <w:r w:rsidR="0093685E" w:rsidRPr="00FB0BE9">
        <w:rPr>
          <w:rFonts w:ascii="Times New Roman" w:hAnsi="Times New Roman" w:cs="Times New Roman"/>
          <w:bCs/>
          <w:sz w:val="24"/>
          <w:szCs w:val="24"/>
          <w:lang w:val="en-GB"/>
        </w:rPr>
        <w:t>learning</w:t>
      </w:r>
      <w:r w:rsidRPr="00FB0BE9">
        <w:rPr>
          <w:rFonts w:ascii="Times New Roman" w:hAnsi="Times New Roman" w:cs="Times New Roman"/>
          <w:bCs/>
          <w:sz w:val="24"/>
          <w:szCs w:val="24"/>
          <w:lang w:val="en-GB"/>
        </w:rPr>
        <w:t xml:space="preserve">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5","issued":{"date-parts":[["2015","5","28"]]},"page":"620-627","title":"What the orbitofrontal cortex does not do","type":"article-journal","volume":"18"},"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3","issue":"44","issued":{"date-parts":[["2017","11","1"]]},"page":"10529-10540","publisher":"Society for Neuroscience","title":"Functional heterogeneity within rat orbitofrontal cortex in reward learning and decision making","type":"article-journal","volume":"37"},"uris":["http://www.mendeley.com/documents/?uuid=b75360ff-4c2c-427f-ad8c-b29cd2748b0b"]},{"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Murray et al. 2007; Rudebeck and Murray 2014; Stalnaker et al. 2015; Izquierdo 2017)","plainTextFormattedCitation":"(Delamater 2007; Murray et al. 2007; Rudebeck and Murray 2014; Stalnaker et al. 2015; Izquierdo 2017)","previouslyFormattedCitation":"(Delamater 2007; Murray et al. 2007; Rudebeck and Murray 2014; Stalnaker et al. 2015; Izquierdo 2017)"},"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Delamater 2007; Murray et al. 2007; Rudebeck and Murray 2014; Stalnaker et al. 2015; Izquierdo 2017)</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except in the most complex of circumstances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e.g.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Lesions and functional inactivation of the OFC do not appear to disturb initial learning about Pavlovian cue-outcome relationships in a range of tasks, and instead only reveal their effects when the cue-outcome relationships change, or when the value of expected </w:t>
      </w:r>
      <w:r w:rsidRPr="00FB0BE9">
        <w:rPr>
          <w:rFonts w:ascii="Times New Roman" w:hAnsi="Times New Roman" w:cs="Times New Roman"/>
          <w:bCs/>
          <w:sz w:val="24"/>
          <w:szCs w:val="24"/>
          <w:lang w:val="en-GB"/>
        </w:rPr>
        <w:lastRenderedPageBreak/>
        <w:t xml:space="preserve">outcomes change, such as in reversal learning and outcome devaluation procedures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harles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Iversen and Mishkin 1970; Dias et al. 1996; Gallagher et al. 1999; Schoenbaum et al. 2003; West et al. 2011)","plainTextFormattedCitation":"(Butter 1969; Iversen and Mishkin 1970; Dias et al. 1996; Gallagher et al. 1999; Schoenbaum et al. 2003; West et al. 2011)","previouslyFormattedCitation":"(Butter 1969; Iversen and Mishkin 1970; Dias et al. 1996; Gallagher et al. 1999; Schoenbaum et al. 2003; West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Butter 1969; Iversen and Mishkin 1970; Dias et al. 1996; Gallagher et al. 1999; Schoenbaum et al. 2003; West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o account for these effects, one class of OFC theories suggests that the OFC is necessary for representing information about the sensory-specific properties or identity of expected outcomes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Burke et al. 2008; Schoenbaum et al. 2009; Schoenbaum et al. 2011)","plainTextFormattedCitation":"(Delamater 2007; Burke et al. 2008; Schoenbaum et al. 2009; Schoenbaum et al. 2011)","previouslyFormattedCitation":"(Delamater 2007; Burke et al. 2008; Schoenbaum et al. 2009; Schoenbaum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Delamater 2007; Burke et al. 2008; Schoenbaum et al. 2009; Schoenbaum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A second, but complementary class of theories using a reinforcement learning framework suggests that the OFC is necessary for the representation of latent state information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Wilson et al.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reinforcement learning models, tasks such as Pavlovian conditioning can be divided into discrete physically observable states, such as “cue on”, “cue off”, and “reward”, and underlying latent states </w:t>
      </w:r>
      <w:r w:rsidR="001A5160" w:rsidRPr="00FB0BE9">
        <w:rPr>
          <w:rFonts w:ascii="Times New Roman" w:hAnsi="Times New Roman" w:cs="Times New Roman"/>
          <w:bCs/>
          <w:sz w:val="24"/>
          <w:szCs w:val="24"/>
          <w:lang w:val="en-GB"/>
        </w:rPr>
        <w:t>signalled</w:t>
      </w:r>
      <w:r w:rsidRPr="00FB0BE9">
        <w:rPr>
          <w:rFonts w:ascii="Times New Roman" w:hAnsi="Times New Roman" w:cs="Times New Roman"/>
          <w:bCs/>
          <w:sz w:val="24"/>
          <w:szCs w:val="24"/>
          <w:lang w:val="en-GB"/>
        </w:rPr>
        <w:t xml:space="preserve"> by partially observable information recalled into working memory such as reinforcement history. </w:t>
      </w:r>
    </w:p>
    <w:p w14:paraId="221DD682" w14:textId="2F160F12" w:rsidR="008E5AC0" w:rsidRPr="00FB0BE9" w:rsidRDefault="008E5AC0"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theories, while couched in different computational and theoretical frameworks, suggest similar roles for the OFC. Latent states encompass specific outcome expectancies and include a broader category of potential stimuli (e.g. internal context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Niv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mplicit in these theories is that initial acquisition should be affected by OFC dysfunction if performance depends on specific outcome expectancy or latent states (e.g. the differential outcomes effect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McDannald et al. 2005; Boulougouris et al. 2007; Boulougouris and Robbins 2009)","plainTextFormattedCitation":"(McDannald et al. 2005; Boulougouris et al. 2007; Boulougouris and Robbins 2009)","previouslyFormattedCitation":"(McDannald et al. 2005; Boulougouris et al. 2007; Boulougouris and Robbins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McDannald et al. 2005; Boulougouris et al. 2007; Boulougouris and Robbins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complex multiple-choice probabilistic learning tasks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but not in putatively “simple” single CS-US</w:t>
      </w:r>
      <w:r w:rsidR="00717F46" w:rsidRPr="00DB212E">
        <w:rPr>
          <w:rFonts w:ascii="Times New Roman" w:hAnsi="Times New Roman" w:cs="Times New Roman"/>
          <w:bCs/>
          <w:color w:val="FF0000"/>
          <w:sz w:val="24"/>
          <w:szCs w:val="24"/>
          <w:lang w:val="en-GB"/>
        </w:rPr>
        <w:t xml:space="preserve"> (cue-outcome)</w:t>
      </w:r>
      <w:r w:rsidRPr="00FB0BE9">
        <w:rPr>
          <w:rFonts w:ascii="Times New Roman" w:hAnsi="Times New Roman" w:cs="Times New Roman"/>
          <w:bCs/>
          <w:sz w:val="24"/>
          <w:szCs w:val="24"/>
          <w:lang w:val="en-GB"/>
        </w:rPr>
        <w:t xml:space="preserve"> learning tasks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Gallagher et al. 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ere the outcome identity and value</w:t>
      </w:r>
      <w:r w:rsidR="004B3F8F" w:rsidRPr="00FB0BE9">
        <w:rPr>
          <w:rFonts w:ascii="Times New Roman" w:hAnsi="Times New Roman" w:cs="Times New Roman"/>
          <w:bCs/>
          <w:sz w:val="24"/>
          <w:szCs w:val="24"/>
          <w:lang w:val="en-GB"/>
        </w:rPr>
        <w:t xml:space="preserve"> of the US</w:t>
      </w:r>
      <w:r w:rsidRPr="00FB0BE9">
        <w:rPr>
          <w:rFonts w:ascii="Times New Roman" w:hAnsi="Times New Roman" w:cs="Times New Roman"/>
          <w:bCs/>
          <w:sz w:val="24"/>
          <w:szCs w:val="24"/>
          <w:lang w:val="en-GB"/>
        </w:rPr>
        <w:t xml:space="preserve"> stays constant and is reliably predicted by the CS. While this null effect is often reported in procedures involving learning about multiple CSs and/or USs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Schoenbaum et al. 2009; Panayi and Killcross 2018)","plainTextFormattedCitation":"(Burke et al. 2008; Schoenbaum et al. 2009; Panayi and Killcross 2018)","previouslyFormattedCitation":"(Burke et al. 2008; Schoenbaum et al. 2009; Panayi and Killcross 2018)"},"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Burke et al. 2008; Schoenbaum et al. 2009; Panayi and Killcross 2018)</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little evidence from tasks involving only a single CS-US relationship where a null result is clearly predicted. For example, </w:t>
      </w:r>
      <w:r w:rsidRPr="00FB0BE9">
        <w:rPr>
          <w:rFonts w:ascii="Times New Roman" w:hAnsi="Times New Roman" w:cs="Times New Roman"/>
          <w:bCs/>
          <w:sz w:val="24"/>
          <w:szCs w:val="24"/>
          <w:lang w:val="en-GB"/>
        </w:rPr>
        <w:lastRenderedPageBreak/>
        <w:t xml:space="preserve">Gallagher et al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ound no effect of complete OFC lesions on single CS-US acquisition but stopped training before behaviour reached asymptote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Schoenbaum et al. 200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t>
      </w:r>
    </w:p>
    <w:p w14:paraId="634CD323" w14:textId="6E545ADE" w:rsidR="00233B2B" w:rsidRPr="00FB0BE9" w:rsidRDefault="00233B2B"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latent state and sensory-specific outcome expectancy theories of OFC function predict a null effect of OFC lesions on initial acquisition learning, particularly in situations involving only a single CS-US relationship. Indeed, this null effect is often reported as an important feature of OFC dysfunction </w:t>
      </w:r>
      <w:r w:rsidR="00851A0E" w:rsidRPr="00FB0BE9">
        <w:rPr>
          <w:rFonts w:ascii="Times New Roman" w:hAnsi="Times New Roman" w:cs="Times New Roman"/>
          <w:bCs/>
          <w:sz w:val="24"/>
          <w:szCs w:val="24"/>
          <w:lang w:val="en-GB"/>
        </w:rPr>
        <w:t xml:space="preserve">as it demonstrates that </w:t>
      </w:r>
      <w:r w:rsidR="000421F5" w:rsidRPr="00FB0BE9">
        <w:rPr>
          <w:rFonts w:ascii="Times New Roman" w:hAnsi="Times New Roman" w:cs="Times New Roman"/>
          <w:bCs/>
          <w:sz w:val="24"/>
          <w:szCs w:val="24"/>
          <w:lang w:val="en-GB"/>
        </w:rPr>
        <w:t>behaviour can appear normal when the impoverished</w:t>
      </w:r>
      <w:r w:rsidR="008E4543" w:rsidRPr="00FB0BE9">
        <w:rPr>
          <w:rFonts w:ascii="Times New Roman" w:hAnsi="Times New Roman" w:cs="Times New Roman"/>
          <w:bCs/>
          <w:sz w:val="24"/>
          <w:szCs w:val="24"/>
          <w:lang w:val="en-GB"/>
        </w:rPr>
        <w:t xml:space="preserve"> aspects of the</w:t>
      </w:r>
      <w:r w:rsidR="000421F5" w:rsidRPr="00FB0BE9">
        <w:rPr>
          <w:rFonts w:ascii="Times New Roman" w:hAnsi="Times New Roman" w:cs="Times New Roman"/>
          <w:bCs/>
          <w:sz w:val="24"/>
          <w:szCs w:val="24"/>
          <w:lang w:val="en-GB"/>
        </w:rPr>
        <w:t xml:space="preserve"> underlying </w:t>
      </w:r>
      <w:r w:rsidR="00492286" w:rsidRPr="00FB0BE9">
        <w:rPr>
          <w:rFonts w:ascii="Times New Roman" w:hAnsi="Times New Roman" w:cs="Times New Roman"/>
          <w:bCs/>
          <w:sz w:val="24"/>
          <w:szCs w:val="24"/>
          <w:lang w:val="en-GB"/>
        </w:rPr>
        <w:t xml:space="preserve">task </w:t>
      </w:r>
      <w:r w:rsidR="000421F5" w:rsidRPr="00FB0BE9">
        <w:rPr>
          <w:rFonts w:ascii="Times New Roman" w:hAnsi="Times New Roman" w:cs="Times New Roman"/>
          <w:bCs/>
          <w:sz w:val="24"/>
          <w:szCs w:val="24"/>
          <w:lang w:val="en-GB"/>
        </w:rPr>
        <w:t xml:space="preserve">representation </w:t>
      </w:r>
      <w:r w:rsidR="008E4543" w:rsidRPr="00FB0BE9">
        <w:rPr>
          <w:rFonts w:ascii="Times New Roman" w:hAnsi="Times New Roman" w:cs="Times New Roman"/>
          <w:bCs/>
          <w:sz w:val="24"/>
          <w:szCs w:val="24"/>
          <w:lang w:val="en-GB"/>
        </w:rPr>
        <w:t>are</w:t>
      </w:r>
      <w:r w:rsidR="005C5C64" w:rsidRPr="00FB0BE9">
        <w:rPr>
          <w:rFonts w:ascii="Times New Roman" w:hAnsi="Times New Roman" w:cs="Times New Roman"/>
          <w:bCs/>
          <w:sz w:val="24"/>
          <w:szCs w:val="24"/>
          <w:lang w:val="en-GB"/>
        </w:rPr>
        <w:t xml:space="preserve"> not directly relevant to task performance </w:t>
      </w:r>
      <w:r w:rsidRPr="00FB0BE9">
        <w:rPr>
          <w:rFonts w:ascii="Times New Roman" w:hAnsi="Times New Roman" w:cs="Times New Roman"/>
          <w:bCs/>
          <w:sz w:val="24"/>
          <w:szCs w:val="24"/>
          <w:lang w:val="en-GB"/>
        </w:rPr>
        <w:fldChar w:fldCharType="begin" w:fldLock="1"/>
      </w:r>
      <w:r w:rsidR="006F7824">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27e76bc7-609d-486b-a56b-b8b4e15e5051"]}],"mendeley":{"formattedCitation":"(Murray et al. 2007; Schoenbaum et al. 2009; Wilson et al. 2014; Stalnaker et al. 2015)","plainTextFormattedCitation":"(Murray et al. 2007; Schoenbaum et al. 2009; Wilson et al. 2014; Stalnaker et al. 2015)","previouslyFormattedCitation":"(Murray et al. 2007; Schoenbaum et al. 2009; Wilson et al. 2014; Stalnaker et al. 201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6D3404" w:rsidRPr="006D3404">
        <w:rPr>
          <w:rFonts w:ascii="Times New Roman" w:hAnsi="Times New Roman" w:cs="Times New Roman"/>
          <w:bCs/>
          <w:noProof/>
          <w:sz w:val="24"/>
          <w:szCs w:val="24"/>
          <w:lang w:val="en-GB"/>
        </w:rPr>
        <w:t>(Murray et al. 2007; Schoenbaum et al. 2009; Wilson et al. 2014; Stalnaker et al. 2015)</w:t>
      </w:r>
      <w:r w:rsidRPr="00FB0BE9">
        <w:rPr>
          <w:rFonts w:ascii="Times New Roman" w:hAnsi="Times New Roman" w:cs="Times New Roman"/>
          <w:bCs/>
          <w:sz w:val="24"/>
          <w:szCs w:val="24"/>
          <w:lang w:val="en-GB"/>
        </w:rPr>
        <w:fldChar w:fldCharType="end"/>
      </w:r>
      <w:r w:rsidR="00C52E84" w:rsidRPr="00FB0BE9">
        <w:rPr>
          <w:rFonts w:ascii="Times New Roman" w:hAnsi="Times New Roman" w:cs="Times New Roman"/>
          <w:bCs/>
          <w:sz w:val="24"/>
          <w:szCs w:val="24"/>
          <w:lang w:val="en-GB"/>
        </w:rPr>
        <w:t>.</w:t>
      </w:r>
      <w:r w:rsidRPr="00FB0BE9">
        <w:rPr>
          <w:rFonts w:ascii="Times New Roman" w:hAnsi="Times New Roman" w:cs="Times New Roman"/>
          <w:bCs/>
          <w:sz w:val="24"/>
          <w:szCs w:val="24"/>
          <w:lang w:val="en-GB"/>
        </w:rPr>
        <w:t xml:space="preserve"> Here we directly tested this prediction in rats trained on a single CS-US Pavlovian task following lesions targeting the lateral OFC. Surprisingly, pre-training OFC lesions significantly increased Pavlovian acquisition behaviour after extended training. In contrast, post-training lesions and intra-OFC infusions of muscimol impaired Pavlovian acquisition behaviour. Using an associative blocking design, we confirmed that even though behaviour was impaired, the underlying learning about the CS-US contingency </w:t>
      </w:r>
      <w:r w:rsidR="00370078" w:rsidRPr="004829BB">
        <w:rPr>
          <w:rFonts w:ascii="Times New Roman" w:hAnsi="Times New Roman" w:cs="Times New Roman"/>
          <w:bCs/>
          <w:color w:val="FF0000"/>
          <w:sz w:val="24"/>
          <w:szCs w:val="24"/>
          <w:lang w:val="en-GB"/>
        </w:rPr>
        <w:t>remained</w:t>
      </w:r>
      <w:r w:rsidRPr="004829BB">
        <w:rPr>
          <w:rFonts w:ascii="Times New Roman" w:hAnsi="Times New Roman" w:cs="Times New Roman"/>
          <w:bCs/>
          <w:color w:val="FF0000"/>
          <w:sz w:val="24"/>
          <w:szCs w:val="24"/>
          <w:lang w:val="en-GB"/>
        </w:rPr>
        <w:t xml:space="preserve"> </w:t>
      </w:r>
      <w:r w:rsidRPr="00FB0BE9">
        <w:rPr>
          <w:rFonts w:ascii="Times New Roman" w:hAnsi="Times New Roman" w:cs="Times New Roman"/>
          <w:bCs/>
          <w:sz w:val="24"/>
          <w:szCs w:val="24"/>
          <w:lang w:val="en-GB"/>
        </w:rPr>
        <w:t xml:space="preserve">intact. </w:t>
      </w:r>
    </w:p>
    <w:p w14:paraId="7A8EF723" w14:textId="77777777" w:rsidR="00A00B8B" w:rsidRPr="00FB0BE9" w:rsidRDefault="00A00B8B" w:rsidP="00F04D98">
      <w:pPr>
        <w:spacing w:line="480" w:lineRule="auto"/>
        <w:rPr>
          <w:rFonts w:ascii="Times New Roman" w:hAnsi="Times New Roman" w:cs="Times New Roman"/>
          <w:b/>
          <w:bCs/>
          <w:sz w:val="24"/>
          <w:szCs w:val="24"/>
          <w:u w:val="single"/>
          <w:lang w:val="en-GB"/>
        </w:rPr>
      </w:pPr>
      <w:r w:rsidRPr="00FB0BE9">
        <w:rPr>
          <w:rFonts w:ascii="Times New Roman" w:hAnsi="Times New Roman" w:cs="Times New Roman"/>
          <w:b/>
          <w:bCs/>
          <w:sz w:val="24"/>
          <w:szCs w:val="24"/>
          <w:lang w:val="en-GB"/>
        </w:rPr>
        <w:br w:type="page"/>
      </w:r>
    </w:p>
    <w:p w14:paraId="347F2220" w14:textId="64BF09CB" w:rsidR="0036108C" w:rsidRDefault="0036108C" w:rsidP="0036108C">
      <w:pPr>
        <w:spacing w:line="480" w:lineRule="auto"/>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Methods and materials</w:t>
      </w:r>
    </w:p>
    <w:p w14:paraId="0FE795E7" w14:textId="2F0247B7" w:rsidR="003B5074" w:rsidRPr="00C003A9" w:rsidRDefault="003B5074" w:rsidP="00C003A9">
      <w:pPr>
        <w:spacing w:line="480" w:lineRule="auto"/>
        <w:jc w:val="center"/>
        <w:rPr>
          <w:rFonts w:ascii="Times New Roman" w:hAnsi="Times New Roman" w:cs="Times New Roman"/>
          <w:b/>
          <w:bCs/>
          <w:color w:val="FF0000"/>
          <w:sz w:val="24"/>
          <w:szCs w:val="24"/>
          <w:lang w:val="en-GB"/>
        </w:rPr>
      </w:pPr>
      <w:r w:rsidRPr="00C003A9">
        <w:rPr>
          <w:rFonts w:ascii="Times New Roman" w:eastAsia="Times New Roman" w:hAnsi="Times New Roman" w:cs="Times New Roman"/>
          <w:b/>
          <w:color w:val="FF0000"/>
          <w:sz w:val="24"/>
          <w:szCs w:val="24"/>
          <w:lang w:val="en-GB" w:eastAsia="en-AU"/>
        </w:rPr>
        <w:t>General</w:t>
      </w:r>
    </w:p>
    <w:p w14:paraId="0C4D0756"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nimals.</w:t>
      </w:r>
      <w:r w:rsidRPr="00FB0BE9">
        <w:rPr>
          <w:rFonts w:ascii="Times New Roman" w:hAnsi="Times New Roman" w:cs="Times New Roman"/>
          <w:sz w:val="24"/>
          <w:szCs w:val="24"/>
          <w:lang w:val="en-GB"/>
        </w:rPr>
        <w:t xml:space="preserve"> Subjects were male Long Evans rats (Monash Animal Services, Gippsland, Victoria, Australia) approximately 4 months old. Rats were housed four per cage in ventilated Plexiglass cages in a temperature regulated (22 ± 1</w:t>
      </w:r>
      <w:r w:rsidRPr="00FB0BE9">
        <w:rPr>
          <w:rFonts w:ascii="Times New Roman" w:hAnsi="Times New Roman" w:cs="Times New Roman"/>
          <w:sz w:val="24"/>
          <w:szCs w:val="24"/>
          <w:lang w:val="en-GB"/>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21F1C54"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pparatus.</w:t>
      </w:r>
      <w:r w:rsidRPr="00FB0BE9">
        <w:rPr>
          <w:rFonts w:ascii="Times New Roman" w:hAnsi="Times New Roman" w:cs="Times New Roman"/>
          <w:sz w:val="24"/>
          <w:szCs w:val="24"/>
          <w:lang w:val="en-GB"/>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w:t>
      </w:r>
      <w:r w:rsidRPr="00FB0BE9">
        <w:rPr>
          <w:rFonts w:ascii="Times New Roman" w:hAnsi="Times New Roman" w:cs="Times New Roman"/>
          <w:sz w:val="24"/>
          <w:szCs w:val="24"/>
          <w:lang w:val="en-GB"/>
        </w:rPr>
        <w:lastRenderedPageBreak/>
        <w:t xml:space="preserve">back-right corner of the cabinet was used as an auditory stimulus. The chambers were wiped down with ethanol (80% v/v) between each session. A computer equipped with Med-PC software </w:t>
      </w:r>
      <w:r w:rsidRPr="00FB0BE9">
        <w:rPr>
          <w:rFonts w:ascii="Times New Roman" w:hAnsi="Times New Roman" w:cs="Times New Roman"/>
          <w:color w:val="000000"/>
          <w:sz w:val="24"/>
          <w:szCs w:val="24"/>
          <w:lang w:val="en-GB"/>
        </w:rPr>
        <w:t>(Med Associates Inc., St. Albans, VT, USA)</w:t>
      </w:r>
      <w:r w:rsidRPr="00FB0BE9">
        <w:rPr>
          <w:rFonts w:ascii="Times New Roman" w:hAnsi="Times New Roman" w:cs="Times New Roman"/>
          <w:sz w:val="24"/>
          <w:szCs w:val="24"/>
          <w:lang w:val="en-GB"/>
        </w:rPr>
        <w:t xml:space="preserve"> was used to control the experimental procedures and record data.</w:t>
      </w:r>
    </w:p>
    <w:p w14:paraId="7E8E6AD3" w14:textId="12787F5B"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Consumption chambers.</w:t>
      </w:r>
      <w:r w:rsidRPr="00FB0BE9">
        <w:rPr>
          <w:rFonts w:ascii="Times New Roman" w:hAnsi="Times New Roman" w:cs="Times New Roman"/>
          <w:sz w:val="24"/>
          <w:szCs w:val="24"/>
          <w:lang w:val="en-GB"/>
        </w:rPr>
        <w:t xml:space="preserve"> To provide individual access to reinforcers during the satiety and devaluation procedures, rats were placed into an individual cage (33 x 18 x 14 cm clear Perspex cage with a wireframe top). Pellet reinforcers were presented in small glass ramekins inside the box and liquid reinforcers were presented in water bottles with a sipper tube. </w:t>
      </w:r>
      <w:r w:rsidR="002302E3" w:rsidRPr="00C003A9">
        <w:rPr>
          <w:rFonts w:ascii="Times New Roman" w:hAnsi="Times New Roman" w:cs="Times New Roman"/>
          <w:color w:val="FF0000"/>
          <w:sz w:val="24"/>
          <w:szCs w:val="24"/>
          <w:lang w:val="en-GB"/>
        </w:rPr>
        <w:t>One</w:t>
      </w:r>
      <w:r w:rsidRPr="00FB0BE9">
        <w:rPr>
          <w:rFonts w:ascii="Times New Roman" w:hAnsi="Times New Roman" w:cs="Times New Roman"/>
          <w:sz w:val="24"/>
          <w:szCs w:val="24"/>
          <w:lang w:val="en-GB"/>
        </w:rPr>
        <w:t xml:space="preserve"> day prior to the target procedure, all rats were exposed to the individual cages and given 30 mins of free access to home cage food and water to reduce novelty to the context and consuming from the ramekin and water bottles.</w:t>
      </w:r>
    </w:p>
    <w:p w14:paraId="38A51638"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Locomotor activity. </w:t>
      </w:r>
      <w:r w:rsidRPr="00FB0BE9">
        <w:rPr>
          <w:rFonts w:ascii="Times New Roman" w:hAnsi="Times New Roman" w:cs="Times New Roman"/>
          <w:sz w:val="24"/>
          <w:szCs w:val="24"/>
          <w:lang w:val="en-GB"/>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30522C99" w14:textId="4D469638"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Surgery.</w:t>
      </w:r>
      <w:r w:rsidRPr="00FB0BE9">
        <w:rPr>
          <w:rFonts w:ascii="Times New Roman" w:hAnsi="Times New Roman" w:cs="Times New Roman"/>
          <w:sz w:val="24"/>
          <w:szCs w:val="24"/>
          <w:lang w:val="en-GB"/>
        </w:rPr>
        <w:t xml:space="preserve"> Excitotoxic lesions targeting the lateral OFC were performed in Experiment 1 and Supplementary Experiment 1.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w:t>
      </w:r>
      <w:r w:rsidRPr="00FB0BE9">
        <w:rPr>
          <w:rFonts w:ascii="Times New Roman" w:hAnsi="Times New Roman" w:cs="Times New Roman"/>
          <w:sz w:val="24"/>
          <w:szCs w:val="24"/>
          <w:lang w:val="en-GB"/>
        </w:rPr>
        <w:lastRenderedPageBreak/>
        <w:t xml:space="preserve">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w:t>
      </w:r>
      <w:r w:rsidR="009C1F93" w:rsidRPr="00C003A9">
        <w:rPr>
          <w:rFonts w:ascii="Times New Roman" w:hAnsi="Times New Roman" w:cs="Times New Roman"/>
          <w:color w:val="FF0000"/>
          <w:sz w:val="24"/>
          <w:szCs w:val="24"/>
          <w:lang w:val="en-GB"/>
        </w:rPr>
        <w:t>needle</w:t>
      </w:r>
      <w:r w:rsidR="009C1F93" w:rsidRPr="00FB0BE9">
        <w:rPr>
          <w:rFonts w:ascii="Times New Roman" w:hAnsi="Times New Roman" w:cs="Times New Roman"/>
          <w:sz w:val="24"/>
          <w:szCs w:val="24"/>
          <w:lang w:val="en-GB"/>
        </w:rPr>
        <w:t xml:space="preserve"> </w:t>
      </w:r>
      <w:r w:rsidRPr="00FB0BE9">
        <w:rPr>
          <w:rFonts w:ascii="Times New Roman" w:hAnsi="Times New Roman" w:cs="Times New Roman"/>
          <w:sz w:val="24"/>
          <w:szCs w:val="24"/>
          <w:lang w:val="en-GB"/>
        </w:rPr>
        <w:t>was retracted, and the scalp cleaned and sutured. Sham lesions proceeded identically to excitotoxic lesions except that during the infusion period</w:t>
      </w:r>
      <w:r w:rsidR="00E66077">
        <w:rPr>
          <w:rFonts w:ascii="Times New Roman" w:hAnsi="Times New Roman" w:cs="Times New Roman"/>
          <w:sz w:val="24"/>
          <w:szCs w:val="24"/>
          <w:lang w:val="en-GB"/>
        </w:rPr>
        <w:t xml:space="preserve"> </w:t>
      </w:r>
      <w:r w:rsidR="00E66077" w:rsidRPr="00C003A9">
        <w:rPr>
          <w:rFonts w:ascii="Times New Roman" w:hAnsi="Times New Roman" w:cs="Times New Roman"/>
          <w:color w:val="FF0000"/>
          <w:sz w:val="24"/>
          <w:szCs w:val="24"/>
          <w:lang w:val="en-GB"/>
        </w:rPr>
        <w:t>no infusion occurred</w:t>
      </w:r>
      <w:r w:rsidRPr="00FB0BE9">
        <w:rPr>
          <w:rFonts w:ascii="Times New Roman" w:hAnsi="Times New Roman" w:cs="Times New Roman"/>
          <w:sz w:val="24"/>
          <w:szCs w:val="24"/>
          <w:lang w:val="en-GB"/>
        </w:rPr>
        <w:t>. After a minimum of 1 week of postoperative recovery, rats were returned to food restriction for 2 days prior to further training.</w:t>
      </w:r>
    </w:p>
    <w:p w14:paraId="5B85C3A5"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In Experiments 2, 3, and Supplementary Experiment 2,</w:t>
      </w:r>
      <w:r w:rsidRPr="00FB0BE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w:t>
      </w:r>
      <w:proofErr w:type="gramStart"/>
      <w:r w:rsidRPr="00FB0BE9">
        <w:rPr>
          <w:rFonts w:ascii="Times New Roman" w:hAnsi="Times New Roman" w:cs="Times New Roman"/>
          <w:sz w:val="24"/>
          <w:szCs w:val="24"/>
          <w:lang w:val="en-GB"/>
        </w:rPr>
        <w:t>stainless steel</w:t>
      </w:r>
      <w:proofErr w:type="gramEnd"/>
      <w:r w:rsidRPr="00FB0BE9">
        <w:rPr>
          <w:rFonts w:ascii="Times New Roman" w:hAnsi="Times New Roman" w:cs="Times New Roman"/>
          <w:sz w:val="24"/>
          <w:szCs w:val="24"/>
          <w:lang w:val="en-GB"/>
        </w:rPr>
        <w:t xml:space="preserve">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AF7785"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lastRenderedPageBreak/>
        <w:t xml:space="preserve">Drugs and infusions. </w:t>
      </w:r>
      <w:r w:rsidRPr="00FB0BE9">
        <w:rPr>
          <w:rFonts w:ascii="Times New Roman" w:hAnsi="Times New Roman" w:cs="Times New Roman"/>
          <w:sz w:val="24"/>
          <w:szCs w:val="24"/>
          <w:lang w:val="en-GB"/>
        </w:rPr>
        <w:t>The GABA</w:t>
      </w:r>
      <w:r w:rsidRPr="00FB0BE9">
        <w:rPr>
          <w:rFonts w:ascii="Times New Roman" w:hAnsi="Times New Roman" w:cs="Times New Roman"/>
          <w:sz w:val="24"/>
          <w:szCs w:val="24"/>
          <w:vertAlign w:val="subscript"/>
          <w:lang w:val="en-GB"/>
        </w:rPr>
        <w:t>A</w:t>
      </w:r>
      <w:r w:rsidRPr="00FB0BE9">
        <w:rPr>
          <w:rFonts w:ascii="Times New Roman" w:hAnsi="Times New Roman" w:cs="Times New Roman"/>
          <w:sz w:val="24"/>
          <w:szCs w:val="24"/>
          <w:lang w:val="en-GB"/>
        </w:rPr>
        <w:t xml:space="preserve"> agonist muscimol (Sigma-Aldrich, Switzerland) was dissolved in 0.9% (w/v) non-pyrogenic saline to obtain a final concentration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g/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l. Non-pyrogenic saline 0.9% (w/v) was used as the saline control.</w:t>
      </w:r>
      <w:r w:rsidRPr="00FB0BE9">
        <w:rPr>
          <w:rFonts w:ascii="Times New Roman" w:hAnsi="Times New Roman" w:cs="Times New Roman"/>
          <w:i/>
          <w:sz w:val="24"/>
          <w:szCs w:val="24"/>
          <w:lang w:val="en-GB"/>
        </w:rPr>
        <w:t xml:space="preserve"> </w:t>
      </w:r>
      <w:r w:rsidRPr="00FB0BE9">
        <w:rPr>
          <w:rFonts w:ascii="Times New Roman" w:hAnsi="Times New Roman" w:cs="Times New Roman"/>
          <w:sz w:val="24"/>
          <w:szCs w:val="24"/>
          <w:lang w:val="en-GB"/>
        </w:rPr>
        <w:t xml:space="preserve">During infusions, muscimol or saline was infused bilaterally into the lateral OFC by inserting a 33-gauge internal cannula into the guide cannula which extended 1 mm ventral to the guide tip. The internal cannula was connected to a 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glass syringe (Hamilton Company, Reno, NV, USA) attached to a microinfusion pump (World Precision Instruments, Inc., Sarasota, FL, USA). A total volume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was delivered to each side at a rate of 0.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min. The internal cannula remained in place for an additional 1 min after the infusion and then removed. During the infusion procedure animals could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minimise differences in handling between experimental stages. </w:t>
      </w:r>
    </w:p>
    <w:p w14:paraId="2788F658" w14:textId="1F67D994"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Reinforcers</w:t>
      </w:r>
      <w:r w:rsidRPr="00FB0BE9">
        <w:rPr>
          <w:rFonts w:ascii="Times New Roman" w:hAnsi="Times New Roman" w:cs="Times New Roman"/>
          <w:b/>
          <w:sz w:val="24"/>
          <w:szCs w:val="24"/>
          <w:lang w:val="en-GB"/>
        </w:rPr>
        <w:t xml:space="preserve">. </w:t>
      </w:r>
      <w:r w:rsidRPr="00FB0BE9">
        <w:rPr>
          <w:rFonts w:ascii="Times New Roman" w:hAnsi="Times New Roman" w:cs="Times New Roman"/>
          <w:sz w:val="24"/>
          <w:szCs w:val="24"/>
          <w:lang w:val="en-GB"/>
        </w:rPr>
        <w:t xml:space="preserve">The reinforcers used were a single grain pellet (45 mg dustless precision grain-based pellets; Bio-serv, Frenchtown, NJ, USA), </w:t>
      </w:r>
      <w:r w:rsidR="00F32B1F">
        <w:rPr>
          <w:rFonts w:ascii="Times New Roman" w:hAnsi="Times New Roman" w:cs="Times New Roman"/>
          <w:sz w:val="24"/>
          <w:szCs w:val="24"/>
          <w:lang w:val="en-GB"/>
        </w:rPr>
        <w:t>a single</w:t>
      </w:r>
      <w:r w:rsidR="00C57649">
        <w:rPr>
          <w:rFonts w:ascii="Times New Roman" w:hAnsi="Times New Roman" w:cs="Times New Roman"/>
          <w:sz w:val="24"/>
          <w:szCs w:val="24"/>
          <w:lang w:val="en-GB"/>
        </w:rPr>
        <w:t xml:space="preserve"> sucrose </w:t>
      </w:r>
      <w:r w:rsidR="00C57649" w:rsidRPr="00C003A9">
        <w:rPr>
          <w:rFonts w:ascii="Times New Roman" w:hAnsi="Times New Roman" w:cs="Times New Roman"/>
          <w:color w:val="FF0000"/>
          <w:sz w:val="24"/>
          <w:szCs w:val="24"/>
          <w:lang w:val="en-GB"/>
        </w:rPr>
        <w:t>pellet (45 mg dustless precision sucrose pellets; Bio-serv, Frenchtown, NJ, USA)</w:t>
      </w:r>
      <w:r w:rsidRPr="00C003A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 xml:space="preserve">and 20% w/v maltodextrin solution (Myopure, </w:t>
      </w:r>
      <w:proofErr w:type="spellStart"/>
      <w:r w:rsidRPr="00FB0BE9">
        <w:rPr>
          <w:rFonts w:ascii="Times New Roman" w:hAnsi="Times New Roman" w:cs="Times New Roman"/>
          <w:sz w:val="24"/>
          <w:szCs w:val="24"/>
          <w:lang w:val="en-GB"/>
        </w:rPr>
        <w:t>Petersham</w:t>
      </w:r>
      <w:proofErr w:type="spellEnd"/>
      <w:r w:rsidRPr="00FB0BE9">
        <w:rPr>
          <w:rFonts w:ascii="Times New Roman" w:hAnsi="Times New Roman" w:cs="Times New Roman"/>
          <w:sz w:val="24"/>
          <w:szCs w:val="24"/>
          <w:lang w:val="en-GB"/>
        </w:rPr>
        <w:t xml:space="preserve">, NSW, Australia) flavoured with 0.4% v/v concentrated lemon juice (Berri, Melbourne, Victoria, Australia) to provide unique sensory properties to </w:t>
      </w:r>
      <w:r w:rsidR="007424E9" w:rsidRPr="00C003A9">
        <w:rPr>
          <w:rFonts w:ascii="Times New Roman" w:hAnsi="Times New Roman" w:cs="Times New Roman"/>
          <w:color w:val="FF0000"/>
          <w:sz w:val="24"/>
          <w:szCs w:val="24"/>
          <w:lang w:val="en-GB"/>
        </w:rPr>
        <w:t>the</w:t>
      </w:r>
      <w:r w:rsidR="007424E9" w:rsidRPr="00FB0BE9">
        <w:rPr>
          <w:rFonts w:ascii="Times New Roman" w:hAnsi="Times New Roman" w:cs="Times New Roman"/>
          <w:sz w:val="24"/>
          <w:szCs w:val="24"/>
          <w:lang w:val="en-GB"/>
        </w:rPr>
        <w:t xml:space="preserve"> </w:t>
      </w:r>
      <w:r w:rsidRPr="00FB0BE9">
        <w:rPr>
          <w:rFonts w:ascii="Times New Roman" w:hAnsi="Times New Roman" w:cs="Times New Roman"/>
          <w:sz w:val="24"/>
          <w:szCs w:val="24"/>
          <w:lang w:val="en-GB"/>
        </w:rPr>
        <w:t>reinforcer. Liquids were delivered over a period of 0.33 s via a peristaltic pump which corresponded to a volume of 0.2 mL. The volume and concentration of liquid reinforcers was chosen to match the calorific value of the corresponding grain</w:t>
      </w:r>
      <w:r w:rsidR="00024F94">
        <w:rPr>
          <w:rFonts w:ascii="Times New Roman" w:hAnsi="Times New Roman" w:cs="Times New Roman"/>
          <w:sz w:val="24"/>
          <w:szCs w:val="24"/>
          <w:lang w:val="en-GB"/>
        </w:rPr>
        <w:t xml:space="preserve"> </w:t>
      </w:r>
      <w:r w:rsidR="00024F94" w:rsidRPr="00C003A9">
        <w:rPr>
          <w:rFonts w:ascii="Times New Roman" w:hAnsi="Times New Roman" w:cs="Times New Roman"/>
          <w:color w:val="FF0000"/>
          <w:sz w:val="24"/>
          <w:szCs w:val="24"/>
          <w:lang w:val="en-GB"/>
        </w:rPr>
        <w:t>and sucrose</w:t>
      </w:r>
      <w:r w:rsidRPr="00C003A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 xml:space="preserve">pellet reward and have been found to elicit </w:t>
      </w:r>
      <w:r w:rsidRPr="00FB0BE9">
        <w:rPr>
          <w:rFonts w:ascii="Times New Roman" w:hAnsi="Times New Roman" w:cs="Times New Roman"/>
          <w:sz w:val="24"/>
          <w:szCs w:val="24"/>
          <w:lang w:val="en-GB"/>
        </w:rPr>
        <w:lastRenderedPageBreak/>
        <w:t>similar rates of Pavlovian and instrumental responding as a pellet 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4C5F5D51" w14:textId="77777777" w:rsidR="0036108C" w:rsidRPr="00FB0BE9" w:rsidRDefault="0036108C" w:rsidP="0036108C">
      <w:pPr>
        <w:spacing w:line="480" w:lineRule="auto"/>
        <w:rPr>
          <w:rFonts w:ascii="Times New Roman" w:hAnsi="Times New Roman" w:cs="Times New Roman"/>
          <w:sz w:val="24"/>
          <w:szCs w:val="24"/>
          <w:lang w:val="en-GB"/>
        </w:rPr>
      </w:pPr>
      <w:r w:rsidRPr="00FB0BE9">
        <w:rPr>
          <w:rFonts w:ascii="Times New Roman" w:hAnsi="Times New Roman" w:cs="Times New Roman"/>
          <w:i/>
          <w:sz w:val="24"/>
          <w:szCs w:val="24"/>
          <w:lang w:val="en-GB"/>
        </w:rPr>
        <w:t xml:space="preserve">Magazine training. </w:t>
      </w:r>
      <w:r w:rsidRPr="00FB0BE9">
        <w:rPr>
          <w:rFonts w:ascii="Times New Roman" w:hAnsi="Times New Roman" w:cs="Times New Roman"/>
          <w:sz w:val="24"/>
          <w:szCs w:val="24"/>
          <w:lang w:val="en-GB"/>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018BD3FB" w14:textId="628370FC" w:rsidR="0036108C" w:rsidRPr="00FB0BE9" w:rsidRDefault="0036108C" w:rsidP="0036108C">
      <w:pPr>
        <w:spacing w:line="480" w:lineRule="auto"/>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Behaviour. </w:t>
      </w:r>
      <w:r w:rsidRPr="00FB0BE9">
        <w:rPr>
          <w:rFonts w:ascii="Times New Roman" w:hAnsi="Times New Roman" w:cs="Times New Roman"/>
          <w:sz w:val="24"/>
          <w:szCs w:val="24"/>
          <w:lang w:val="en-GB"/>
        </w:rPr>
        <w:t xml:space="preserve">CS responding was operationalized as the number of magazine entries during the CS period. PreCS responding was operationalized as the frequency of responding during the immediately preceding the CS period and was used as a measure of baseline responding to the testing context. PreCS responding was analysed separately, and any group differences identified and reported. Data were presented as CS – PreCS difference scores, which reflect discriminative responding to the CS. All data were analysed with mixed ANOVAs using R statistical software </w:t>
      </w:r>
      <w:r w:rsidRPr="00FB0BE9">
        <w:rPr>
          <w:rFonts w:ascii="Times New Roman" w:hAnsi="Times New Roman" w:cs="Times New Roman"/>
          <w:sz w:val="24"/>
          <w:szCs w:val="24"/>
          <w:lang w:val="en-GB"/>
        </w:rPr>
        <w:fldChar w:fldCharType="begin" w:fldLock="1"/>
      </w:r>
      <w:r w:rsidR="006F7824">
        <w:rPr>
          <w:rFonts w:ascii="Times New Roman" w:hAnsi="Times New Roman" w:cs="Times New Roman"/>
          <w:sz w:val="24"/>
          <w:szCs w:val="24"/>
          <w:lang w:val="en-GB"/>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eviouslyFormattedCitation":"(Lenth et al. 2020; R Core Team (2020) 2020; Singmann et al. 2020)"},"properties":{"noteIndex":0},"schema":"https://github.com/citation-style-language/schema/raw/master/csl-citation.json"}</w:instrText>
      </w:r>
      <w:r w:rsidRPr="00FB0BE9">
        <w:rPr>
          <w:rFonts w:ascii="Times New Roman" w:hAnsi="Times New Roman" w:cs="Times New Roman"/>
          <w:sz w:val="24"/>
          <w:szCs w:val="24"/>
          <w:lang w:val="en-GB"/>
        </w:rPr>
        <w:fldChar w:fldCharType="separate"/>
      </w:r>
      <w:r w:rsidR="006D3404" w:rsidRPr="006D3404">
        <w:rPr>
          <w:rFonts w:ascii="Times New Roman" w:hAnsi="Times New Roman" w:cs="Times New Roman"/>
          <w:noProof/>
          <w:sz w:val="24"/>
          <w:szCs w:val="24"/>
          <w:lang w:val="en-GB"/>
        </w:rPr>
        <w:t>(Lenth et al. 2020; R Core Team (2020) 2020; Singmann et al. 2020)</w:t>
      </w:r>
      <w:r w:rsidRPr="00FB0BE9">
        <w:rPr>
          <w:rFonts w:ascii="Times New Roman" w:hAnsi="Times New Roman" w:cs="Times New Roman"/>
          <w:sz w:val="24"/>
          <w:szCs w:val="24"/>
          <w:lang w:val="en-GB"/>
        </w:rPr>
        <w:fldChar w:fldCharType="end"/>
      </w:r>
      <w:r w:rsidRPr="00FB0BE9">
        <w:rPr>
          <w:rFonts w:ascii="Times New Roman" w:hAnsi="Times New Roman" w:cs="Times New Roman"/>
          <w:sz w:val="24"/>
          <w:szCs w:val="24"/>
          <w:lang w:val="en-GB"/>
        </w:rPr>
        <w:t>, and significant interactions of interest were followed up with ANOVAs on the relevant subset of data, and simple effects with a Tukey family-wise error rate correction. Where relevant, planned linear and quadratic orthogonal trend contrasts and their interactions between groups were analysed to assess differences in rates of responding.</w:t>
      </w:r>
    </w:p>
    <w:p w14:paraId="6C4FF8B5" w14:textId="77777777" w:rsidR="0036108C" w:rsidRPr="00FB0BE9" w:rsidRDefault="0036108C" w:rsidP="0036108C">
      <w:pPr>
        <w:spacing w:line="480" w:lineRule="auto"/>
        <w:jc w:val="center"/>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 xml:space="preserve">Experiment 1: Pre-training OFC </w:t>
      </w:r>
      <w:proofErr w:type="gramStart"/>
      <w:r w:rsidRPr="00FB0BE9">
        <w:rPr>
          <w:rFonts w:ascii="Times New Roman" w:eastAsia="Times New Roman" w:hAnsi="Times New Roman" w:cs="Times New Roman"/>
          <w:b/>
          <w:color w:val="000000"/>
          <w:sz w:val="24"/>
          <w:szCs w:val="24"/>
          <w:lang w:val="en-GB" w:eastAsia="en-AU"/>
        </w:rPr>
        <w:t>lesions</w:t>
      </w:r>
      <w:proofErr w:type="gramEnd"/>
    </w:p>
    <w:p w14:paraId="53051E42" w14:textId="77777777" w:rsidR="0036108C" w:rsidRPr="00FB0BE9" w:rsidRDefault="0036108C" w:rsidP="0036108C">
      <w:pPr>
        <w:spacing w:after="240"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lastRenderedPageBreak/>
        <w:t>Subjects.</w:t>
      </w:r>
    </w:p>
    <w:p w14:paraId="06669B94"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Subjects were forty-eight (N = 48) rats, tested in two cohorts. Cohort 1, n = 16 rats weighing between 280-361 g (M = 312.2 g) and cohort 2, n = 32 rats weighing between 271-328 g (M = 296.3 g). </w:t>
      </w:r>
    </w:p>
    <w:p w14:paraId="296B28D3" w14:textId="77777777" w:rsidR="0036108C" w:rsidRPr="00FB0BE9" w:rsidRDefault="0036108C" w:rsidP="0036108C">
      <w:pPr>
        <w:pStyle w:val="2Marioslevel2"/>
        <w:spacing w:line="480" w:lineRule="auto"/>
        <w:rPr>
          <w:szCs w:val="24"/>
          <w:lang w:val="en-GB"/>
        </w:rPr>
      </w:pPr>
      <w:bookmarkStart w:id="0" w:name="_Toc417304981"/>
      <w:r w:rsidRPr="00FB0BE9">
        <w:rPr>
          <w:szCs w:val="24"/>
          <w:lang w:val="en-GB"/>
        </w:rPr>
        <w:t>Training</w:t>
      </w:r>
      <w:bookmarkEnd w:id="0"/>
    </w:p>
    <w:p w14:paraId="0F09F900" w14:textId="77777777" w:rsidR="0036108C" w:rsidRPr="00FB0BE9" w:rsidRDefault="0036108C" w:rsidP="0036108C">
      <w:pPr>
        <w:pStyle w:val="3MariosLevel3"/>
        <w:spacing w:line="480" w:lineRule="auto"/>
        <w:rPr>
          <w:lang w:val="en-GB"/>
        </w:rPr>
      </w:pPr>
      <w:bookmarkStart w:id="1" w:name="_Toc417304984"/>
      <w:r w:rsidRPr="00FB0BE9">
        <w:rPr>
          <w:lang w:val="en-GB"/>
        </w:rPr>
        <w:t>Pavlovian Acquisition</w:t>
      </w:r>
      <w:bookmarkEnd w:id="1"/>
    </w:p>
    <w:p w14:paraId="0CA24062"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2" w:name="_Toc417304985"/>
    </w:p>
    <w:p w14:paraId="478C98BD" w14:textId="77777777" w:rsidR="0036108C" w:rsidRPr="00FB0BE9" w:rsidRDefault="0036108C" w:rsidP="0036108C">
      <w:pPr>
        <w:pStyle w:val="3MariosLevel3"/>
        <w:spacing w:line="480" w:lineRule="auto"/>
        <w:rPr>
          <w:lang w:val="en-GB"/>
        </w:rPr>
      </w:pPr>
      <w:r w:rsidRPr="00FB0BE9">
        <w:rPr>
          <w:lang w:val="en-GB"/>
        </w:rPr>
        <w:t>Subgroup 1: General Satiety Pre-Feeding</w:t>
      </w:r>
      <w:bookmarkEnd w:id="2"/>
    </w:p>
    <w:p w14:paraId="77CC59C8" w14:textId="77777777" w:rsidR="0036108C" w:rsidRPr="00FB0BE9" w:rsidRDefault="0036108C" w:rsidP="0036108C">
      <w:pPr>
        <w:pStyle w:val="NormalWeb"/>
        <w:spacing w:before="0" w:beforeAutospacing="0" w:after="0" w:afterAutospacing="0" w:line="480" w:lineRule="auto"/>
        <w:rPr>
          <w:color w:val="000000"/>
          <w:lang w:val="en-GB"/>
        </w:rPr>
      </w:pPr>
      <w:r w:rsidRPr="00FB0BE9">
        <w:rPr>
          <w:color w:val="000000"/>
          <w:lang w:val="en-GB"/>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759D46AA" w14:textId="77777777" w:rsidR="0036108C" w:rsidRPr="00FB0BE9" w:rsidRDefault="0036108C" w:rsidP="0036108C">
      <w:pPr>
        <w:pStyle w:val="NormalWeb"/>
        <w:spacing w:before="0" w:beforeAutospacing="0" w:after="0" w:afterAutospacing="0" w:line="480" w:lineRule="auto"/>
        <w:rPr>
          <w:lang w:val="en-GB"/>
        </w:rPr>
      </w:pPr>
    </w:p>
    <w:p w14:paraId="2DACCF16" w14:textId="77777777" w:rsidR="0036108C" w:rsidRPr="00FB0BE9" w:rsidRDefault="0036108C" w:rsidP="0036108C">
      <w:pPr>
        <w:spacing w:after="240" w:line="480" w:lineRule="auto"/>
        <w:rPr>
          <w:rFonts w:ascii="Times New Roman" w:hAnsi="Times New Roman" w:cs="Times New Roman"/>
          <w:b/>
          <w:i/>
          <w:sz w:val="24"/>
          <w:szCs w:val="24"/>
          <w:lang w:val="en-GB"/>
        </w:rPr>
      </w:pPr>
      <w:r w:rsidRPr="00FB0BE9">
        <w:rPr>
          <w:rFonts w:ascii="Times New Roman" w:hAnsi="Times New Roman" w:cs="Times New Roman"/>
          <w:sz w:val="24"/>
          <w:szCs w:val="24"/>
          <w:lang w:val="en-GB"/>
        </w:rPr>
        <w:tab/>
      </w:r>
      <w:r w:rsidRPr="00FB0BE9">
        <w:rPr>
          <w:rFonts w:ascii="Times New Roman" w:hAnsi="Times New Roman" w:cs="Times New Roman"/>
          <w:b/>
          <w:i/>
          <w:sz w:val="24"/>
          <w:szCs w:val="24"/>
          <w:lang w:val="en-GB"/>
        </w:rPr>
        <w:t xml:space="preserve">Subgroup 2: Devaluation </w:t>
      </w:r>
    </w:p>
    <w:p w14:paraId="5991450D" w14:textId="74ADFB02"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Following initial Pavlovian acquisition of a single CS-US association, a </w:t>
      </w:r>
      <w:r w:rsidR="00620B29" w:rsidRPr="00C003A9">
        <w:rPr>
          <w:rFonts w:ascii="Times New Roman" w:hAnsi="Times New Roman" w:cs="Times New Roman"/>
          <w:color w:val="FF0000"/>
          <w:sz w:val="24"/>
          <w:szCs w:val="24"/>
          <w:lang w:val="en-GB"/>
        </w:rPr>
        <w:t>second</w:t>
      </w:r>
      <w:r w:rsidR="00620B29">
        <w:rPr>
          <w:rFonts w:ascii="Times New Roman" w:hAnsi="Times New Roman" w:cs="Times New Roman"/>
          <w:sz w:val="24"/>
          <w:szCs w:val="24"/>
          <w:lang w:val="en-GB"/>
        </w:rPr>
        <w:t xml:space="preserve"> </w:t>
      </w:r>
      <w:r w:rsidRPr="00FB0BE9">
        <w:rPr>
          <w:rFonts w:ascii="Times New Roman" w:hAnsi="Times New Roman" w:cs="Times New Roman"/>
          <w:sz w:val="24"/>
          <w:szCs w:val="24"/>
          <w:lang w:val="en-GB"/>
        </w:rPr>
        <w:t>subgroup of animals (sham n = 8, lesion n = 8) were re-trained with two novel unique CS-US associations intended to test devaluation in a taste aversion procedure.</w:t>
      </w:r>
    </w:p>
    <w:p w14:paraId="3512D732" w14:textId="77777777" w:rsidR="0036108C" w:rsidRPr="00FB0BE9" w:rsidRDefault="0036108C" w:rsidP="0036108C">
      <w:pPr>
        <w:pStyle w:val="3MariosLevel3"/>
        <w:spacing w:line="480" w:lineRule="auto"/>
        <w:rPr>
          <w:lang w:val="en-GB"/>
        </w:rPr>
      </w:pPr>
      <w:bookmarkStart w:id="3" w:name="_Toc417305005"/>
      <w:r w:rsidRPr="00FB0BE9">
        <w:rPr>
          <w:lang w:val="en-GB"/>
        </w:rPr>
        <w:t>Novel Acquisition</w:t>
      </w:r>
      <w:bookmarkEnd w:id="3"/>
    </w:p>
    <w:p w14:paraId="2ED659FA" w14:textId="16A214DF"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Novel acquisition of two unique CS-US associations was conducted with identical parameters to initial acquisition training</w:t>
      </w:r>
      <w:bookmarkStart w:id="4" w:name="OLE_LINK2"/>
      <w:r w:rsidRPr="00FB0BE9">
        <w:rPr>
          <w:rFonts w:ascii="Times New Roman" w:hAnsi="Times New Roman" w:cs="Times New Roman"/>
          <w:sz w:val="24"/>
          <w:szCs w:val="24"/>
          <w:lang w:val="en-GB"/>
        </w:rPr>
        <w:t>, 2 session</w:t>
      </w:r>
      <w:r w:rsidR="00620B29">
        <w:rPr>
          <w:rFonts w:ascii="Times New Roman" w:hAnsi="Times New Roman" w:cs="Times New Roman"/>
          <w:sz w:val="24"/>
          <w:szCs w:val="24"/>
          <w:lang w:val="en-GB"/>
        </w:rPr>
        <w:t>s</w:t>
      </w:r>
      <w:r w:rsidRPr="00FB0BE9">
        <w:rPr>
          <w:rFonts w:ascii="Times New Roman" w:hAnsi="Times New Roman" w:cs="Times New Roman"/>
          <w:sz w:val="24"/>
          <w:szCs w:val="24"/>
          <w:lang w:val="en-GB"/>
        </w:rPr>
        <w:t xml:space="preserve"> per day for 14 days</w:t>
      </w:r>
      <w:bookmarkEnd w:id="4"/>
      <w:r w:rsidR="000321D1">
        <w:rPr>
          <w:rFonts w:ascii="Times New Roman" w:hAnsi="Times New Roman" w:cs="Times New Roman"/>
          <w:sz w:val="24"/>
          <w:szCs w:val="24"/>
          <w:lang w:val="en-GB"/>
        </w:rPr>
        <w:t>.</w:t>
      </w:r>
      <w:r w:rsidRPr="00FB0BE9">
        <w:rPr>
          <w:rFonts w:ascii="Times New Roman" w:hAnsi="Times New Roman" w:cs="Times New Roman"/>
          <w:sz w:val="24"/>
          <w:szCs w:val="24"/>
          <w:lang w:val="en-GB"/>
        </w:rPr>
        <w:t xml:space="preserve"> </w:t>
      </w:r>
      <w:r w:rsidR="000321D1" w:rsidRPr="00C003A9">
        <w:rPr>
          <w:rFonts w:ascii="Times New Roman" w:hAnsi="Times New Roman" w:cs="Times New Roman"/>
          <w:color w:val="FF0000"/>
          <w:sz w:val="24"/>
          <w:szCs w:val="24"/>
          <w:lang w:val="en-GB"/>
        </w:rPr>
        <w:t>T</w:t>
      </w:r>
      <w:r w:rsidR="00FF6AB2" w:rsidRPr="00C003A9">
        <w:rPr>
          <w:rFonts w:ascii="Times New Roman" w:hAnsi="Times New Roman" w:cs="Times New Roman"/>
          <w:color w:val="FF0000"/>
          <w:sz w:val="24"/>
          <w:szCs w:val="24"/>
          <w:lang w:val="en-GB"/>
        </w:rPr>
        <w:t>here</w:t>
      </w:r>
      <w:r w:rsidR="000321D1" w:rsidRPr="00C003A9">
        <w:rPr>
          <w:rFonts w:ascii="Times New Roman" w:hAnsi="Times New Roman" w:cs="Times New Roman"/>
          <w:color w:val="FF0000"/>
          <w:sz w:val="24"/>
          <w:szCs w:val="24"/>
          <w:lang w:val="en-GB"/>
        </w:rPr>
        <w:t xml:space="preserve"> were</w:t>
      </w:r>
      <w:r w:rsidRPr="00FB0BE9">
        <w:rPr>
          <w:rFonts w:ascii="Times New Roman" w:hAnsi="Times New Roman" w:cs="Times New Roman"/>
          <w:sz w:val="24"/>
          <w:szCs w:val="24"/>
          <w:lang w:val="en-GB"/>
        </w:rPr>
        <w:t xml:space="preserve"> 16 trials </w:t>
      </w:r>
      <w:r w:rsidR="000321D1" w:rsidRPr="00C003A9">
        <w:rPr>
          <w:rFonts w:ascii="Times New Roman" w:hAnsi="Times New Roman" w:cs="Times New Roman"/>
          <w:color w:val="FF0000"/>
          <w:sz w:val="24"/>
          <w:szCs w:val="24"/>
          <w:lang w:val="en-GB"/>
        </w:rPr>
        <w:t>per session separated by a vITI90s, with each trial</w:t>
      </w:r>
      <w:r w:rsidR="000321D1">
        <w:rPr>
          <w:rFonts w:ascii="Times New Roman" w:hAnsi="Times New Roman" w:cs="Times New Roman"/>
          <w:sz w:val="24"/>
          <w:szCs w:val="24"/>
          <w:lang w:val="en-GB"/>
        </w:rPr>
        <w:t xml:space="preserve"> </w:t>
      </w:r>
      <w:r w:rsidRPr="00FB0BE9">
        <w:rPr>
          <w:rFonts w:ascii="Times New Roman" w:hAnsi="Times New Roman" w:cs="Times New Roman"/>
          <w:sz w:val="24"/>
          <w:szCs w:val="24"/>
          <w:lang w:val="en-GB"/>
        </w:rPr>
        <w:t xml:space="preserve">consisting of a 15s CS co-terminating with reward. Unlike initial acquisition the two CSs were an 80dB white noise and a 2800 Hz, 80 dB tone followed by either </w:t>
      </w:r>
      <w:r w:rsidR="00786614">
        <w:rPr>
          <w:rFonts w:ascii="Times New Roman" w:hAnsi="Times New Roman" w:cs="Times New Roman"/>
          <w:sz w:val="24"/>
          <w:szCs w:val="24"/>
          <w:lang w:val="en-GB"/>
        </w:rPr>
        <w:t xml:space="preserve">a </w:t>
      </w:r>
      <w:r w:rsidR="000321D1" w:rsidRPr="00C003A9">
        <w:rPr>
          <w:rFonts w:ascii="Times New Roman" w:hAnsi="Times New Roman" w:cs="Times New Roman"/>
          <w:color w:val="FF0000"/>
          <w:sz w:val="24"/>
          <w:szCs w:val="24"/>
          <w:lang w:val="en-GB"/>
        </w:rPr>
        <w:t>sucrose</w:t>
      </w:r>
      <w:r w:rsidR="00786614" w:rsidRPr="00C003A9">
        <w:rPr>
          <w:rFonts w:ascii="Times New Roman" w:hAnsi="Times New Roman" w:cs="Times New Roman"/>
          <w:color w:val="FF0000"/>
          <w:sz w:val="24"/>
          <w:szCs w:val="24"/>
          <w:lang w:val="en-GB"/>
        </w:rPr>
        <w:t xml:space="preserve"> pellet</w:t>
      </w:r>
      <w:r w:rsidRPr="00C003A9">
        <w:rPr>
          <w:rFonts w:ascii="Times New Roman" w:hAnsi="Times New Roman" w:cs="Times New Roman"/>
          <w:color w:val="FF0000"/>
          <w:sz w:val="24"/>
          <w:szCs w:val="24"/>
          <w:lang w:val="en-GB"/>
        </w:rPr>
        <w:t xml:space="preserve"> or </w:t>
      </w:r>
      <w:r w:rsidR="00785DD6" w:rsidRPr="00C003A9">
        <w:rPr>
          <w:rFonts w:ascii="Times New Roman" w:hAnsi="Times New Roman" w:cs="Times New Roman"/>
          <w:color w:val="FF0000"/>
          <w:sz w:val="24"/>
          <w:szCs w:val="24"/>
          <w:lang w:val="en-GB"/>
        </w:rPr>
        <w:t xml:space="preserve">lemon flavoured </w:t>
      </w:r>
      <w:r w:rsidRPr="00C003A9">
        <w:rPr>
          <w:rFonts w:ascii="Times New Roman" w:hAnsi="Times New Roman" w:cs="Times New Roman"/>
          <w:color w:val="FF0000"/>
          <w:sz w:val="24"/>
          <w:szCs w:val="24"/>
          <w:lang w:val="en-GB"/>
        </w:rPr>
        <w:t>maltodextrin liquid</w:t>
      </w:r>
      <w:r w:rsidR="000321D1" w:rsidRPr="00C003A9">
        <w:rPr>
          <w:rFonts w:ascii="Times New Roman" w:hAnsi="Times New Roman" w:cs="Times New Roman"/>
          <w:color w:val="FF0000"/>
          <w:sz w:val="24"/>
          <w:szCs w:val="24"/>
          <w:lang w:val="en-GB"/>
        </w:rPr>
        <w:t xml:space="preserve"> reinforcers</w:t>
      </w:r>
      <w:r w:rsidRPr="00C003A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CS-US identities counterbalanced between animals).</w:t>
      </w:r>
    </w:p>
    <w:p w14:paraId="7046AA3A" w14:textId="77777777" w:rsidR="0036108C" w:rsidRPr="00FB0BE9" w:rsidRDefault="0036108C" w:rsidP="0036108C">
      <w:pPr>
        <w:pStyle w:val="3MariosLevel3"/>
        <w:spacing w:line="480" w:lineRule="auto"/>
        <w:rPr>
          <w:lang w:val="en-GB"/>
        </w:rPr>
      </w:pPr>
      <w:bookmarkStart w:id="5" w:name="_Toc417305006"/>
      <w:r w:rsidRPr="00FB0BE9">
        <w:rPr>
          <w:lang w:val="en-GB"/>
        </w:rPr>
        <w:t>Taste Aversion</w:t>
      </w:r>
      <w:bookmarkEnd w:id="5"/>
    </w:p>
    <w:p w14:paraId="61FD6E2D"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Taste aversion took place in the devaluation chambers and involved 30 mins exposure to one US every day, alternating each day for 4 days. Following fee access to a US, animals were immediately injected </w:t>
      </w:r>
      <w:proofErr w:type="spellStart"/>
      <w:r w:rsidRPr="00FB0BE9">
        <w:rPr>
          <w:rFonts w:ascii="Times New Roman" w:hAnsi="Times New Roman" w:cs="Times New Roman"/>
          <w:sz w:val="24"/>
          <w:szCs w:val="24"/>
          <w:lang w:val="en-GB"/>
        </w:rPr>
        <w:t>i.p.</w:t>
      </w:r>
      <w:proofErr w:type="spellEnd"/>
      <w:r w:rsidRPr="00FB0BE9">
        <w:rPr>
          <w:rFonts w:ascii="Times New Roman" w:hAnsi="Times New Roman" w:cs="Times New Roman"/>
          <w:sz w:val="24"/>
          <w:szCs w:val="24"/>
          <w:lang w:val="en-GB"/>
        </w:rPr>
        <w:t xml:space="preserve"> with either 0.15M LiCl or 0.9% saline (15 mL/Kg). The outcome paired with nausea induced by injection of LiCl was designated the devalued outcome and the 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52789EF8" w14:textId="77777777" w:rsidR="0036108C" w:rsidRPr="00FB0BE9" w:rsidRDefault="0036108C" w:rsidP="0036108C">
      <w:pPr>
        <w:pStyle w:val="3MariosLevel3"/>
        <w:spacing w:line="480" w:lineRule="auto"/>
        <w:rPr>
          <w:lang w:val="en-GB"/>
        </w:rPr>
      </w:pPr>
      <w:bookmarkStart w:id="6" w:name="_Toc417305007"/>
      <w:r w:rsidRPr="00FB0BE9">
        <w:rPr>
          <w:lang w:val="en-GB"/>
        </w:rPr>
        <w:t>Devaluation Test</w:t>
      </w:r>
      <w:bookmarkEnd w:id="6"/>
    </w:p>
    <w:p w14:paraId="78777C23" w14:textId="2D6B664F"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Animals were tested with a single session of CS training except that no rewards were delivered </w:t>
      </w:r>
      <w:proofErr w:type="gramStart"/>
      <w:r w:rsidRPr="00FB0BE9">
        <w:rPr>
          <w:rFonts w:ascii="Times New Roman" w:hAnsi="Times New Roman" w:cs="Times New Roman"/>
          <w:sz w:val="24"/>
          <w:szCs w:val="24"/>
          <w:lang w:val="en-GB"/>
        </w:rPr>
        <w:t>i.e.</w:t>
      </w:r>
      <w:proofErr w:type="gramEnd"/>
      <w:r w:rsidRPr="00FB0BE9">
        <w:rPr>
          <w:rFonts w:ascii="Times New Roman" w:hAnsi="Times New Roman" w:cs="Times New Roman"/>
          <w:sz w:val="24"/>
          <w:szCs w:val="24"/>
          <w:lang w:val="en-GB"/>
        </w:rPr>
        <w:t xml:space="preserve"> in extinction. </w:t>
      </w:r>
      <w:r w:rsidR="00764388">
        <w:rPr>
          <w:rFonts w:ascii="Times New Roman" w:hAnsi="Times New Roman" w:cs="Times New Roman"/>
          <w:sz w:val="24"/>
          <w:szCs w:val="24"/>
          <w:lang w:val="en-GB"/>
        </w:rPr>
        <w:t>D</w:t>
      </w:r>
      <w:r w:rsidRPr="00FB0BE9">
        <w:rPr>
          <w:rFonts w:ascii="Times New Roman" w:hAnsi="Times New Roman" w:cs="Times New Roman"/>
          <w:sz w:val="24"/>
          <w:szCs w:val="24"/>
          <w:lang w:val="en-GB"/>
        </w:rPr>
        <w:t>ata from the first trial was analysed at test.</w:t>
      </w:r>
    </w:p>
    <w:p w14:paraId="1AE24813" w14:textId="77777777" w:rsidR="0036108C" w:rsidRPr="00FB0BE9" w:rsidRDefault="0036108C" w:rsidP="0036108C">
      <w:pPr>
        <w:pStyle w:val="3MariosLevel3"/>
        <w:spacing w:line="480" w:lineRule="auto"/>
        <w:rPr>
          <w:lang w:val="en-GB"/>
        </w:rPr>
      </w:pPr>
      <w:bookmarkStart w:id="7" w:name="_Toc417304986"/>
      <w:r w:rsidRPr="00FB0BE9">
        <w:rPr>
          <w:lang w:val="en-GB"/>
        </w:rPr>
        <w:t>Locomotor Activity</w:t>
      </w:r>
      <w:bookmarkEnd w:id="7"/>
    </w:p>
    <w:p w14:paraId="75F3B007" w14:textId="77777777" w:rsidR="0036108C" w:rsidRPr="00FB0BE9" w:rsidRDefault="0036108C" w:rsidP="0036108C">
      <w:pPr>
        <w:pStyle w:val="3MariosLevel3"/>
        <w:spacing w:line="480" w:lineRule="auto"/>
        <w:ind w:left="0"/>
        <w:rPr>
          <w:lang w:val="en-GB"/>
        </w:rPr>
      </w:pPr>
      <w:r w:rsidRPr="00FB0BE9">
        <w:rPr>
          <w:b w:val="0"/>
          <w:i w:val="0"/>
          <w:lang w:val="en-GB"/>
        </w:rPr>
        <w:t>At the end of the experimental procedures, all animals were assessed for locomotor activity over a 1-hour period.</w:t>
      </w:r>
      <w:r w:rsidRPr="00FB0BE9">
        <w:rPr>
          <w:lang w:val="en-GB"/>
        </w:rPr>
        <w:t xml:space="preserve"> </w:t>
      </w:r>
    </w:p>
    <w:p w14:paraId="5C34063B" w14:textId="77777777" w:rsidR="0036108C" w:rsidRPr="00FB0BE9" w:rsidRDefault="0036108C" w:rsidP="0036108C">
      <w:pPr>
        <w:pStyle w:val="BodyText"/>
        <w:spacing w:line="480" w:lineRule="auto"/>
        <w:jc w:val="center"/>
        <w:rPr>
          <w:lang w:val="en-GB"/>
        </w:rPr>
      </w:pPr>
      <w:bookmarkStart w:id="8" w:name="_Toc417305020"/>
      <w:r w:rsidRPr="00FB0BE9">
        <w:rPr>
          <w:b/>
          <w:lang w:val="en-GB"/>
        </w:rPr>
        <w:t xml:space="preserve">Experiment 2: Post-training muscimol </w:t>
      </w:r>
      <w:proofErr w:type="gramStart"/>
      <w:r w:rsidRPr="00FB0BE9">
        <w:rPr>
          <w:b/>
          <w:lang w:val="en-GB"/>
        </w:rPr>
        <w:t>inactivation</w:t>
      </w:r>
      <w:proofErr w:type="gramEnd"/>
    </w:p>
    <w:p w14:paraId="52DFF839"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8"/>
    </w:p>
    <w:p w14:paraId="75428708" w14:textId="77777777" w:rsidR="0036108C" w:rsidRPr="00FB0BE9" w:rsidRDefault="0036108C" w:rsidP="0036108C">
      <w:pPr>
        <w:spacing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bjects were thirty-two (total N = 32) male Long Evans rats (Monash Animal Services, Gippsland, Victoria, Australia) approximately 4 months old, weighing between 285-350 g (M = 319.7 g).</w:t>
      </w:r>
    </w:p>
    <w:p w14:paraId="1443466E"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9" w:name="_Toc417305025"/>
      <w:r w:rsidRPr="00FB0BE9">
        <w:rPr>
          <w:rFonts w:ascii="Times New Roman" w:eastAsia="Times New Roman" w:hAnsi="Times New Roman" w:cs="Times New Roman"/>
          <w:b/>
          <w:i/>
          <w:color w:val="000000"/>
          <w:sz w:val="24"/>
          <w:szCs w:val="24"/>
          <w:lang w:val="en-GB"/>
        </w:rPr>
        <w:t>Pavlovian Acquisition</w:t>
      </w:r>
      <w:bookmarkEnd w:id="9"/>
    </w:p>
    <w:p w14:paraId="73F19BA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9</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 xml:space="preserve">sessions, 1 session per day, of Pavlovian acquisition training with session parameters identical to those described in Experiment 1. This number of sessions was chosen because the effect of pre-training lesions appeared after around 9 session in Experiment 1.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16ECA67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0" w:name="_Toc417305026"/>
      <w:r w:rsidRPr="00FB0BE9">
        <w:rPr>
          <w:rFonts w:ascii="Times New Roman" w:eastAsia="Calibri" w:hAnsi="Times New Roman" w:cs="Times New Roman"/>
          <w:b/>
          <w:color w:val="000000"/>
          <w:sz w:val="24"/>
          <w:szCs w:val="24"/>
          <w:lang w:val="en-GB"/>
        </w:rPr>
        <w:t>Post-Training</w:t>
      </w:r>
      <w:bookmarkEnd w:id="10"/>
    </w:p>
    <w:p w14:paraId="0FBAEC97"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1" w:name="_Toc417305027"/>
      <w:r w:rsidRPr="00FB0BE9">
        <w:rPr>
          <w:rFonts w:ascii="Times New Roman" w:eastAsia="Times New Roman" w:hAnsi="Times New Roman" w:cs="Times New Roman"/>
          <w:b/>
          <w:i/>
          <w:color w:val="000000"/>
          <w:sz w:val="24"/>
          <w:szCs w:val="24"/>
          <w:lang w:val="en-GB"/>
        </w:rPr>
        <w:t>Pre-Infusion</w:t>
      </w:r>
      <w:bookmarkEnd w:id="11"/>
    </w:p>
    <w:p w14:paraId="111309A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22668A1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2" w:name="_Toc417305028"/>
      <w:r w:rsidRPr="00FB0BE9">
        <w:rPr>
          <w:rFonts w:ascii="Times New Roman" w:eastAsia="Times New Roman" w:hAnsi="Times New Roman" w:cs="Times New Roman"/>
          <w:b/>
          <w:i/>
          <w:color w:val="000000"/>
          <w:sz w:val="24"/>
          <w:szCs w:val="24"/>
          <w:lang w:val="en-GB"/>
        </w:rPr>
        <w:t>Infusion</w:t>
      </w:r>
      <w:bookmarkEnd w:id="12"/>
    </w:p>
    <w:p w14:paraId="52CB505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CD61336"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3" w:name="_Toc417305029"/>
      <w:r w:rsidRPr="00FB0BE9">
        <w:rPr>
          <w:rFonts w:ascii="Times New Roman" w:eastAsia="Times New Roman" w:hAnsi="Times New Roman" w:cs="Times New Roman"/>
          <w:b/>
          <w:i/>
          <w:color w:val="000000"/>
          <w:sz w:val="24"/>
          <w:szCs w:val="24"/>
          <w:lang w:val="en-GB"/>
        </w:rPr>
        <w:t>Post-Infusion</w:t>
      </w:r>
      <w:bookmarkEnd w:id="13"/>
    </w:p>
    <w:p w14:paraId="1BABF741"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the final 2 days of training all animals received a further 2 days of acquisition training immediately preceded by a dummy infusion.</w:t>
      </w:r>
    </w:p>
    <w:p w14:paraId="3F1CAFDE" w14:textId="77777777" w:rsidR="0036108C" w:rsidRPr="00FB0BE9" w:rsidRDefault="0036108C" w:rsidP="0036108C">
      <w:pPr>
        <w:pStyle w:val="BodyText"/>
        <w:spacing w:line="480" w:lineRule="auto"/>
        <w:jc w:val="center"/>
        <w:rPr>
          <w:lang w:val="en-GB"/>
        </w:rPr>
      </w:pPr>
      <w:r w:rsidRPr="00FB0BE9">
        <w:rPr>
          <w:b/>
          <w:lang w:val="en-GB"/>
        </w:rPr>
        <w:t>Supplementary Experiment 1: Post-Training OFC lesions</w:t>
      </w:r>
    </w:p>
    <w:p w14:paraId="4A93BB27"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14" w:name="_Toc417305042"/>
      <w:bookmarkStart w:id="15" w:name="_Toc417312604"/>
      <w:r w:rsidRPr="00FB0BE9">
        <w:rPr>
          <w:rFonts w:ascii="Times New Roman" w:eastAsia="Calibri" w:hAnsi="Times New Roman" w:cs="Times New Roman"/>
          <w:b/>
          <w:color w:val="000000"/>
          <w:sz w:val="24"/>
          <w:szCs w:val="24"/>
          <w:lang w:val="en-GB"/>
        </w:rPr>
        <w:t>Methods</w:t>
      </w:r>
      <w:bookmarkEnd w:id="14"/>
      <w:bookmarkEnd w:id="15"/>
    </w:p>
    <w:p w14:paraId="207FA96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6" w:name="_Toc417305043"/>
      <w:r w:rsidRPr="00FB0BE9">
        <w:rPr>
          <w:rFonts w:ascii="Times New Roman" w:eastAsia="Calibri" w:hAnsi="Times New Roman" w:cs="Times New Roman"/>
          <w:b/>
          <w:color w:val="000000"/>
          <w:sz w:val="24"/>
          <w:szCs w:val="24"/>
          <w:lang w:val="en-GB"/>
        </w:rPr>
        <w:t>Subjects</w:t>
      </w:r>
      <w:bookmarkEnd w:id="16"/>
    </w:p>
    <w:p w14:paraId="5C928CE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wenty-four (total N = 24) male Long Evans rats (Monash Animal Services, Gippsland, Victoria, Australia) approximately 4 months old, weighing between 317-369 g (M = 338.9 g). </w:t>
      </w:r>
    </w:p>
    <w:p w14:paraId="7D34C532"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7" w:name="_Toc417305046"/>
      <w:r w:rsidRPr="00FB0BE9">
        <w:rPr>
          <w:rFonts w:ascii="Times New Roman" w:eastAsia="Calibri" w:hAnsi="Times New Roman" w:cs="Times New Roman"/>
          <w:b/>
          <w:color w:val="000000"/>
          <w:sz w:val="24"/>
          <w:szCs w:val="24"/>
          <w:lang w:val="en-GB"/>
        </w:rPr>
        <w:t>Pre-lesion Training</w:t>
      </w:r>
      <w:bookmarkEnd w:id="17"/>
    </w:p>
    <w:p w14:paraId="6C7E0759"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8" w:name="_Toc417305048"/>
      <w:r w:rsidRPr="00FB0BE9">
        <w:rPr>
          <w:rFonts w:ascii="Times New Roman" w:eastAsia="Times New Roman" w:hAnsi="Times New Roman" w:cs="Times New Roman"/>
          <w:b/>
          <w:i/>
          <w:color w:val="000000"/>
          <w:sz w:val="24"/>
          <w:szCs w:val="24"/>
          <w:lang w:val="en-GB"/>
        </w:rPr>
        <w:t>Pavlovian Acquisition</w:t>
      </w:r>
      <w:bookmarkEnd w:id="18"/>
    </w:p>
    <w:p w14:paraId="39ECC8A9"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4BDAC17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9" w:name="_Toc417305049"/>
      <w:r w:rsidRPr="00FB0BE9">
        <w:rPr>
          <w:rFonts w:ascii="Times New Roman" w:eastAsia="Calibri" w:hAnsi="Times New Roman" w:cs="Times New Roman"/>
          <w:b/>
          <w:color w:val="000000"/>
          <w:sz w:val="24"/>
          <w:szCs w:val="24"/>
          <w:lang w:val="en-GB"/>
        </w:rPr>
        <w:t>Post-lesion Training</w:t>
      </w:r>
      <w:bookmarkEnd w:id="19"/>
    </w:p>
    <w:p w14:paraId="223C529D"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0" w:name="_Toc417305050"/>
      <w:r w:rsidRPr="00FB0BE9">
        <w:rPr>
          <w:rFonts w:ascii="Times New Roman" w:eastAsia="Times New Roman" w:hAnsi="Times New Roman" w:cs="Times New Roman"/>
          <w:b/>
          <w:i/>
          <w:color w:val="000000"/>
          <w:sz w:val="24"/>
          <w:szCs w:val="24"/>
          <w:lang w:val="en-GB"/>
        </w:rPr>
        <w:t>Pavlovian Acquisition</w:t>
      </w:r>
      <w:bookmarkEnd w:id="20"/>
    </w:p>
    <w:p w14:paraId="7F3A11D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Following post-operative recovery all animals were returned to food restriction for 24 hrs before receiving an additional 9 days of acquisition training.</w:t>
      </w:r>
    </w:p>
    <w:p w14:paraId="5ACD4585" w14:textId="77777777" w:rsidR="0036108C" w:rsidRPr="00FB0BE9" w:rsidRDefault="0036108C" w:rsidP="0036108C">
      <w:pPr>
        <w:pStyle w:val="BodyText"/>
        <w:spacing w:line="480" w:lineRule="auto"/>
        <w:jc w:val="center"/>
        <w:rPr>
          <w:lang w:val="en-GB"/>
        </w:rPr>
      </w:pPr>
      <w:bookmarkStart w:id="21" w:name="_Toc417305061"/>
      <w:r w:rsidRPr="00FB0BE9">
        <w:rPr>
          <w:b/>
          <w:lang w:val="en-GB"/>
        </w:rPr>
        <w:t>Supplementary Experiment 2: OFC inactivation early in acquisition</w:t>
      </w:r>
    </w:p>
    <w:p w14:paraId="0FF0D4B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21"/>
    </w:p>
    <w:p w14:paraId="251E0CD6"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hirty-two (total N = 16) male Long Evans rats (Monash Animal Services, Gippsland, Victoria, Australia) approximately 4 months old, weighing between 321-399 g (M = 357.4 g). </w:t>
      </w:r>
    </w:p>
    <w:p w14:paraId="0CDF2DBC"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2" w:name="_Toc417305063"/>
      <w:r w:rsidRPr="00FB0BE9">
        <w:rPr>
          <w:rFonts w:ascii="Times New Roman" w:eastAsia="Calibri" w:hAnsi="Times New Roman" w:cs="Times New Roman"/>
          <w:b/>
          <w:color w:val="000000"/>
          <w:sz w:val="24"/>
          <w:szCs w:val="24"/>
          <w:lang w:val="en-GB"/>
        </w:rPr>
        <w:t>Surgery</w:t>
      </w:r>
      <w:bookmarkEnd w:id="22"/>
    </w:p>
    <w:p w14:paraId="68EA3D6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7D430D94"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r w:rsidRPr="00FB0BE9">
        <w:rPr>
          <w:rFonts w:ascii="Times New Roman" w:eastAsia="Times New Roman" w:hAnsi="Times New Roman" w:cs="Times New Roman"/>
          <w:b/>
          <w:i/>
          <w:color w:val="000000"/>
          <w:sz w:val="24"/>
          <w:szCs w:val="24"/>
          <w:lang w:val="en-GB"/>
        </w:rPr>
        <w:t>Pavlovian Acquisition</w:t>
      </w:r>
    </w:p>
    <w:p w14:paraId="106CF38F"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10</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 xml:space="preserve">sessions, 1 session per day. Briefly, each session consisted of a VI 200s ITI with 16 trials consisting of a 10s light CS (illumination of the house light at the back of the chamber) co-terminating with a single pellet US. Subjects received mock infusions on days 3 and </w:t>
      </w:r>
      <w:r w:rsidRPr="00FB0BE9">
        <w:rPr>
          <w:rFonts w:ascii="Times New Roman" w:eastAsia="Calibri" w:hAnsi="Times New Roman" w:cs="Times New Roman"/>
          <w:color w:val="000000"/>
          <w:sz w:val="24"/>
          <w:szCs w:val="24"/>
          <w:lang w:val="en-GB"/>
        </w:rPr>
        <w:lastRenderedPageBreak/>
        <w:t>4, and either Saline or Muscimol was infused prior to entering the chamber on days 5-9. On day 10 all animals received a mock infusion.</w:t>
      </w:r>
    </w:p>
    <w:p w14:paraId="0A18A841" w14:textId="77777777" w:rsidR="0036108C" w:rsidRPr="00FB0BE9" w:rsidRDefault="0036108C" w:rsidP="0036108C">
      <w:pPr>
        <w:pStyle w:val="BodyText"/>
        <w:spacing w:line="480" w:lineRule="auto"/>
        <w:jc w:val="center"/>
        <w:rPr>
          <w:lang w:val="en-GB"/>
        </w:rPr>
      </w:pPr>
      <w:r w:rsidRPr="00FB0BE9">
        <w:rPr>
          <w:b/>
          <w:lang w:val="en-GB"/>
        </w:rPr>
        <w:t xml:space="preserve">Experiment 3: OFC inactivation prior to associative </w:t>
      </w:r>
      <w:proofErr w:type="gramStart"/>
      <w:r w:rsidRPr="00FB0BE9">
        <w:rPr>
          <w:b/>
          <w:lang w:val="en-GB"/>
        </w:rPr>
        <w:t>blocking</w:t>
      </w:r>
      <w:proofErr w:type="gramEnd"/>
    </w:p>
    <w:p w14:paraId="6EFB7351"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p>
    <w:p w14:paraId="3F83E2F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hirty-two (total N = 32) male Long Evans rats (Monash Animal Services, Gippsland, Victoria, Australia) approximately 4 months old, weighing between 299-395 g (M = 331.5 g). </w:t>
      </w:r>
    </w:p>
    <w:p w14:paraId="41A7C16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rgery</w:t>
      </w:r>
    </w:p>
    <w:p w14:paraId="5BB4514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2FA00DF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3" w:name="_Toc417305064"/>
      <w:r w:rsidRPr="00FB0BE9">
        <w:rPr>
          <w:rFonts w:ascii="Times New Roman" w:eastAsia="Calibri" w:hAnsi="Times New Roman" w:cs="Times New Roman"/>
          <w:b/>
          <w:color w:val="000000"/>
          <w:sz w:val="24"/>
          <w:szCs w:val="24"/>
          <w:lang w:val="en-GB"/>
        </w:rPr>
        <w:t>Training</w:t>
      </w:r>
      <w:bookmarkEnd w:id="23"/>
    </w:p>
    <w:p w14:paraId="2A4423B5"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The design of the experiment was such that 4 CSs were designated as cues A, B, C and D. Cues A and C were always visual cues, either darkness caused by extinguishing the houselight or flashing panel lights (5Hz; Figure 3A).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131A96F8"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4" w:name="_Toc417305065"/>
      <w:r w:rsidRPr="00FB0BE9">
        <w:rPr>
          <w:rFonts w:ascii="Times New Roman" w:eastAsia="Times New Roman" w:hAnsi="Times New Roman" w:cs="Times New Roman"/>
          <w:b/>
          <w:i/>
          <w:color w:val="000000"/>
          <w:sz w:val="24"/>
          <w:szCs w:val="24"/>
          <w:lang w:val="en-GB"/>
        </w:rPr>
        <w:lastRenderedPageBreak/>
        <w:t>Food Restriction and Magazine Training</w:t>
      </w:r>
      <w:bookmarkEnd w:id="24"/>
    </w:p>
    <w:p w14:paraId="7E1E751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Magazine training sessions consisted of an RT120s reward delivery schedule for 16 rewards. Each reward consisted of 2 pellets delivered to the magazine 0.25s apart.</w:t>
      </w:r>
    </w:p>
    <w:p w14:paraId="717FF59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5" w:name="_Toc417305066"/>
      <w:r w:rsidRPr="00FB0BE9">
        <w:rPr>
          <w:rFonts w:ascii="Times New Roman" w:eastAsia="Times New Roman" w:hAnsi="Times New Roman" w:cs="Times New Roman"/>
          <w:b/>
          <w:i/>
          <w:color w:val="000000"/>
          <w:sz w:val="24"/>
          <w:szCs w:val="24"/>
          <w:lang w:val="en-GB"/>
        </w:rPr>
        <w:t>Stage 1</w:t>
      </w:r>
      <w:bookmarkEnd w:id="25"/>
    </w:p>
    <w:p w14:paraId="54FE494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3A4ECA8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6" w:name="_Toc417305067"/>
      <w:r w:rsidRPr="00FB0BE9">
        <w:rPr>
          <w:rFonts w:ascii="Times New Roman" w:eastAsia="Times New Roman" w:hAnsi="Times New Roman" w:cs="Times New Roman"/>
          <w:b/>
          <w:i/>
          <w:color w:val="000000"/>
          <w:sz w:val="24"/>
          <w:szCs w:val="24"/>
          <w:lang w:val="en-GB"/>
        </w:rPr>
        <w:t>Pre-exposure</w:t>
      </w:r>
      <w:bookmarkEnd w:id="26"/>
    </w:p>
    <w:p w14:paraId="7BBCF97B"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1BBBCC5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7" w:name="_Toc417305068"/>
      <w:r w:rsidRPr="00FB0BE9">
        <w:rPr>
          <w:rFonts w:ascii="Times New Roman" w:eastAsia="Times New Roman" w:hAnsi="Times New Roman" w:cs="Times New Roman"/>
          <w:b/>
          <w:i/>
          <w:color w:val="000000"/>
          <w:sz w:val="24"/>
          <w:szCs w:val="24"/>
          <w:lang w:val="en-GB"/>
        </w:rPr>
        <w:t>Stage 2</w:t>
      </w:r>
      <w:bookmarkEnd w:id="27"/>
    </w:p>
    <w:p w14:paraId="0E9BB5D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069B0F5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8" w:name="_Toc417305069"/>
      <w:r w:rsidRPr="00FB0BE9">
        <w:rPr>
          <w:rFonts w:ascii="Times New Roman" w:eastAsia="Times New Roman" w:hAnsi="Times New Roman" w:cs="Times New Roman"/>
          <w:b/>
          <w:i/>
          <w:color w:val="000000"/>
          <w:sz w:val="24"/>
          <w:szCs w:val="24"/>
          <w:lang w:val="en-GB"/>
        </w:rPr>
        <w:t>Test</w:t>
      </w:r>
      <w:bookmarkEnd w:id="28"/>
    </w:p>
    <w:p w14:paraId="05A71142"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54DD65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9" w:name="_Toc417305070"/>
      <w:r w:rsidRPr="00FB0BE9">
        <w:rPr>
          <w:rFonts w:ascii="Times New Roman" w:eastAsia="Times New Roman" w:hAnsi="Times New Roman" w:cs="Times New Roman"/>
          <w:b/>
          <w:i/>
          <w:color w:val="000000"/>
          <w:sz w:val="24"/>
          <w:szCs w:val="24"/>
          <w:lang w:val="en-GB"/>
        </w:rPr>
        <w:t>Re-acquisition</w:t>
      </w:r>
      <w:bookmarkEnd w:id="29"/>
    </w:p>
    <w:p w14:paraId="462568E7" w14:textId="0114B268" w:rsidR="0036108C"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7C5A6AB" w14:textId="77777777" w:rsidR="00F55ED5" w:rsidRPr="00FB0BE9" w:rsidRDefault="00F55ED5" w:rsidP="00F55ED5">
      <w:pPr>
        <w:spacing w:line="480" w:lineRule="auto"/>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4"/>
          <w:szCs w:val="24"/>
          <w:lang w:val="en-GB"/>
        </w:rPr>
        <w:t>Data availability:</w:t>
      </w:r>
    </w:p>
    <w:p w14:paraId="1497A29D" w14:textId="77777777" w:rsidR="00F55ED5" w:rsidRPr="00FB0BE9" w:rsidRDefault="00F55ED5" w:rsidP="00F55ED5">
      <w:pPr>
        <w:spacing w:line="480" w:lineRule="auto"/>
        <w:rPr>
          <w:rFonts w:ascii="Times New Roman" w:eastAsia="Calibri" w:hAnsi="Times New Roman" w:cs="Times New Roman"/>
          <w:sz w:val="24"/>
          <w:szCs w:val="24"/>
          <w:lang w:val="en-GB"/>
        </w:rPr>
      </w:pPr>
      <w:r w:rsidRPr="00FB0BE9">
        <w:rPr>
          <w:rFonts w:ascii="Times New Roman" w:eastAsia="Calibri" w:hAnsi="Times New Roman" w:cs="Times New Roman"/>
          <w:sz w:val="24"/>
          <w:szCs w:val="24"/>
          <w:lang w:val="en-GB"/>
        </w:rPr>
        <w:t xml:space="preserve">Raw data associated with figures are available at: </w:t>
      </w:r>
      <w:hyperlink r:id="rId6"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24364BE6"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30" w:name="_Toc417305071"/>
      <w:bookmarkStart w:id="31" w:name="_Toc417312609"/>
      <w:r w:rsidRPr="00FB0BE9">
        <w:rPr>
          <w:rFonts w:ascii="Times New Roman" w:eastAsia="Calibri" w:hAnsi="Times New Roman" w:cs="Times New Roman"/>
          <w:b/>
          <w:color w:val="000000"/>
          <w:sz w:val="24"/>
          <w:szCs w:val="24"/>
          <w:lang w:val="en-GB"/>
        </w:rPr>
        <w:t>Results</w:t>
      </w:r>
      <w:bookmarkEnd w:id="30"/>
      <w:bookmarkEnd w:id="31"/>
    </w:p>
    <w:p w14:paraId="2FE55AAB" w14:textId="53318EDB" w:rsidR="003F53B9" w:rsidRDefault="003F53B9" w:rsidP="00F04D98">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 xml:space="preserve">Experiment 1: Pre-training OFC </w:t>
      </w:r>
      <w:proofErr w:type="gramStart"/>
      <w:r w:rsidRPr="00FB0BE9">
        <w:rPr>
          <w:rFonts w:ascii="Times New Roman" w:eastAsia="Times New Roman" w:hAnsi="Times New Roman" w:cs="Times New Roman"/>
          <w:b/>
          <w:color w:val="000000"/>
          <w:sz w:val="24"/>
          <w:szCs w:val="24"/>
          <w:lang w:val="en-GB" w:eastAsia="en-AU"/>
        </w:rPr>
        <w:t>lesions</w:t>
      </w:r>
      <w:proofErr w:type="gramEnd"/>
      <w:r w:rsidRPr="00FB0BE9">
        <w:rPr>
          <w:rFonts w:ascii="Times New Roman" w:eastAsia="Times New Roman" w:hAnsi="Times New Roman" w:cs="Times New Roman"/>
          <w:b/>
          <w:color w:val="000000"/>
          <w:sz w:val="24"/>
          <w:szCs w:val="24"/>
          <w:lang w:val="en-GB" w:eastAsia="en-AU"/>
        </w:rPr>
        <w:t xml:space="preserve"> </w:t>
      </w:r>
    </w:p>
    <w:p w14:paraId="71150D64" w14:textId="77777777" w:rsidR="00F07B1D" w:rsidRPr="00FB0BE9" w:rsidRDefault="00F07B1D" w:rsidP="00F07B1D">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Histology and Group Allocation</w:t>
      </w:r>
    </w:p>
    <w:p w14:paraId="4FAFB5FB" w14:textId="77777777" w:rsidR="00F07B1D" w:rsidRPr="00FB0BE9" w:rsidRDefault="00F07B1D" w:rsidP="00F07B1D">
      <w:pPr>
        <w:spacing w:line="480" w:lineRule="auto"/>
        <w:rPr>
          <w:rFonts w:ascii="Times New Roman" w:eastAsia="Times New Roman" w:hAnsi="Times New Roman" w:cs="Times New Roman"/>
          <w:color w:val="000000"/>
          <w:sz w:val="24"/>
          <w:szCs w:val="24"/>
          <w:lang w:val="en-GB" w:eastAsia="en-AU"/>
        </w:rPr>
      </w:pPr>
      <w:r w:rsidRPr="00FB0BE9">
        <w:rPr>
          <w:rFonts w:ascii="Times New Roman" w:eastAsia="Calibri" w:hAnsi="Times New Roman" w:cs="Times New Roman"/>
          <w:color w:val="000000"/>
          <w:sz w:val="24"/>
          <w:szCs w:val="24"/>
          <w:lang w:val="en-GB"/>
        </w:rPr>
        <w:t xml:space="preserve">Lesion damage is depicted in Figure 1-figure supplement 1. </w:t>
      </w:r>
      <w:r w:rsidRPr="00FB0BE9">
        <w:rPr>
          <w:rFonts w:ascii="Times New Roman" w:eastAsia="Calibri" w:hAnsi="Times New Roman" w:cs="Times New Roman"/>
          <w:sz w:val="24"/>
          <w:szCs w:val="24"/>
          <w:lang w:val="en-GB"/>
        </w:rPr>
        <w:t xml:space="preserve">Lesion </w:t>
      </w:r>
      <w:r w:rsidRPr="00FB0BE9">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FB0BE9">
        <w:rPr>
          <w:rFonts w:ascii="Times New Roman" w:eastAsia="Times New Roman" w:hAnsi="Times New Roman" w:cs="Times New Roman"/>
          <w:color w:val="000000"/>
          <w:sz w:val="24"/>
          <w:szCs w:val="24"/>
          <w:lang w:val="en-GB" w:eastAsia="en-AU"/>
        </w:rPr>
        <w:t xml:space="preserve">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w:t>
      </w:r>
      <w:r w:rsidRPr="00FB0BE9">
        <w:rPr>
          <w:rFonts w:ascii="Times New Roman" w:eastAsia="Times New Roman" w:hAnsi="Times New Roman" w:cs="Times New Roman"/>
          <w:color w:val="000000"/>
          <w:sz w:val="24"/>
          <w:szCs w:val="24"/>
          <w:lang w:val="en-GB" w:eastAsia="en-AU"/>
        </w:rPr>
        <w:lastRenderedPageBreak/>
        <w:t>damage. Forty-two animals were retained (N = 42, sham n = 24, lesion n = 18), of which subgroup 1 contained fif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5;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7) and subgroup 2 contained thir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5).</w:t>
      </w:r>
    </w:p>
    <w:p w14:paraId="22E53361" w14:textId="77777777" w:rsidR="00F07B1D" w:rsidRPr="00FB0BE9" w:rsidRDefault="00F07B1D" w:rsidP="00F07B1D">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PreCS Analysis</w:t>
      </w:r>
    </w:p>
    <w:p w14:paraId="2F425721" w14:textId="01EE254D" w:rsidR="00F07B1D" w:rsidRPr="00FB0BE9" w:rsidRDefault="00F07B1D" w:rsidP="00F04D98">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color w:val="000000"/>
          <w:sz w:val="24"/>
          <w:szCs w:val="24"/>
          <w:lang w:val="en-GB" w:eastAsia="en-AU"/>
        </w:rPr>
        <w:t xml:space="preserve">Analysis of the PreCS period using a Group (sham, lesion) x Block (1-7) mixed ANOVA revealed that responding was significantly higher in the lesion group than the sham group (main effect of Group </w:t>
      </w:r>
      <w:proofErr w:type="gramStart"/>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w:t>
      </w:r>
      <w:proofErr w:type="gramEnd"/>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7.2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1). Furthermore, while responding increased over blocks (main effect of Block </w:t>
      </w:r>
      <w:proofErr w:type="gramStart"/>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w:t>
      </w:r>
      <w:proofErr w:type="gramEnd"/>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0.37,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positive linear trend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33.18,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this increase was greater in the lesion than the sham group (Block x Group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52,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2; linear trend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5.3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3). During the first block PreCS responding was similar between groups (Sham M = 2.07, SD = 0.60; Lesion M = 2.13, SD = 0.90), by the final block PreCS responding was higher in the Lesion group (M = 4.30, SD = 1.95) than the </w:t>
      </w:r>
      <w:r>
        <w:rPr>
          <w:rFonts w:ascii="Times New Roman" w:eastAsia="Times New Roman" w:hAnsi="Times New Roman" w:cs="Times New Roman"/>
          <w:color w:val="000000"/>
          <w:sz w:val="24"/>
          <w:szCs w:val="24"/>
          <w:lang w:val="en-GB" w:eastAsia="en-AU"/>
        </w:rPr>
        <w:t>S</w:t>
      </w:r>
      <w:r w:rsidRPr="00FB0BE9">
        <w:rPr>
          <w:rFonts w:ascii="Times New Roman" w:eastAsia="Times New Roman" w:hAnsi="Times New Roman" w:cs="Times New Roman"/>
          <w:color w:val="000000"/>
          <w:sz w:val="24"/>
          <w:szCs w:val="24"/>
          <w:lang w:val="en-GB" w:eastAsia="en-AU"/>
        </w:rPr>
        <w:t>ham group (M = 2.76, SD = 2.30).</w:t>
      </w:r>
    </w:p>
    <w:p w14:paraId="0CD42B10" w14:textId="77777777" w:rsidR="003F53B9" w:rsidRPr="00FB0BE9" w:rsidRDefault="003F53B9" w:rsidP="00F04D98">
      <w:pPr>
        <w:spacing w:line="480" w:lineRule="auto"/>
        <w:rPr>
          <w:rFonts w:ascii="Times New Roman" w:eastAsia="Times New Roman" w:hAnsi="Times New Roman" w:cs="Times New Roman"/>
          <w:b/>
          <w:i/>
          <w:iCs/>
          <w:color w:val="000000"/>
          <w:sz w:val="24"/>
          <w:szCs w:val="24"/>
          <w:lang w:val="en-GB" w:eastAsia="en-AU"/>
        </w:rPr>
      </w:pPr>
      <w:r w:rsidRPr="00FB0BE9">
        <w:rPr>
          <w:rFonts w:ascii="Times New Roman" w:eastAsia="Times New Roman" w:hAnsi="Times New Roman" w:cs="Times New Roman"/>
          <w:b/>
          <w:i/>
          <w:iCs/>
          <w:color w:val="000000"/>
          <w:sz w:val="24"/>
          <w:szCs w:val="24"/>
          <w:lang w:val="en-GB" w:eastAsia="en-AU"/>
        </w:rPr>
        <w:t>Acquisition</w:t>
      </w:r>
    </w:p>
    <w:p w14:paraId="4284CF97" w14:textId="613C2FFA" w:rsidR="003F53B9" w:rsidRPr="00FB0BE9" w:rsidRDefault="003F53B9" w:rsidP="00F04D98">
      <w:pPr>
        <w:pStyle w:val="BodyText"/>
        <w:spacing w:line="480" w:lineRule="auto"/>
        <w:rPr>
          <w:lang w:val="en-GB"/>
        </w:rPr>
      </w:pPr>
      <w:r w:rsidRPr="00FB0BE9">
        <w:rPr>
          <w:lang w:val="en-GB"/>
        </w:rPr>
        <w:t xml:space="preserve">Pre-training OFC lesions significantly increased responding to the Pavlovian cue relative to sham control animals (Figure 1A; lesions depicted in Figure 1-figure supplement 1). Analysis of conditioned responding was conducted as a CS-PreCS difference score such that levels of responding reflected discriminative performance to the cue (CS) above baseline (PreCS). Acquisition of responding to the CS was significantly greater in the lesion group than the sham group (main effect of Group </w:t>
      </w:r>
      <m:oMath>
        <m:r>
          <w:rPr>
            <w:rFonts w:ascii="Cambria Math" w:hAnsi="Cambria Math"/>
            <w:lang w:val="en-GB"/>
          </w:rPr>
          <m:t>F(1,40)=10.83</m:t>
        </m:r>
      </m:oMath>
      <w:r w:rsidRPr="00FB0BE9">
        <w:rPr>
          <w:lang w:val="en-GB"/>
        </w:rPr>
        <w:t xml:space="preserve">, </w:t>
      </w:r>
      <m:oMath>
        <m:r>
          <w:rPr>
            <w:rFonts w:ascii="Cambria Math" w:hAnsi="Cambria Math"/>
            <w:lang w:val="en-GB"/>
          </w:rPr>
          <m:t>p=.002</m:t>
        </m:r>
      </m:oMath>
      <w:r w:rsidRPr="00FB0BE9">
        <w:rPr>
          <w:lang w:val="en-GB"/>
        </w:rPr>
        <w:t xml:space="preserve">, Block </w:t>
      </w:r>
      <m:oMath>
        <m:r>
          <w:rPr>
            <w:rFonts w:ascii="Cambria Math" w:hAnsi="Cambria Math"/>
            <w:lang w:val="en-GB"/>
          </w:rPr>
          <m:t>F(6,240)=34.07</m:t>
        </m:r>
      </m:oMath>
      <w:r w:rsidRPr="00FB0BE9">
        <w:rPr>
          <w:lang w:val="en-GB"/>
        </w:rPr>
        <w:t xml:space="preserve">, </w:t>
      </w:r>
      <m:oMath>
        <m:r>
          <w:rPr>
            <w:rFonts w:ascii="Cambria Math" w:hAnsi="Cambria Math"/>
            <w:lang w:val="en-GB"/>
          </w:rPr>
          <m:t>p&lt;.001</m:t>
        </m:r>
      </m:oMath>
      <w:r w:rsidRPr="00FB0BE9">
        <w:rPr>
          <w:lang w:val="en-GB"/>
        </w:rPr>
        <w:t xml:space="preserve">, and Group x Block interaction </w:t>
      </w:r>
      <m:oMath>
        <m:r>
          <w:rPr>
            <w:rFonts w:ascii="Cambria Math" w:hAnsi="Cambria Math"/>
            <w:lang w:val="en-GB"/>
          </w:rPr>
          <m:t>F(6,240)=7.33</m:t>
        </m:r>
      </m:oMath>
      <w:r w:rsidRPr="00FB0BE9">
        <w:rPr>
          <w:lang w:val="en-GB"/>
        </w:rPr>
        <w:t xml:space="preserve">, </w:t>
      </w:r>
      <m:oMath>
        <m:r>
          <w:rPr>
            <w:rFonts w:ascii="Cambria Math" w:hAnsi="Cambria Math"/>
            <w:lang w:val="en-GB"/>
          </w:rPr>
          <m:t>p&lt;.001</m:t>
        </m:r>
      </m:oMath>
      <w:r w:rsidRPr="00FB0BE9">
        <w:rPr>
          <w:lang w:val="en-GB"/>
        </w:rPr>
        <w:t xml:space="preserve">). Follow up comparisons on each block revealed that responding in the lesion group was significantly higher than the sham group </w:t>
      </w:r>
      <w:r w:rsidRPr="00FB0BE9">
        <w:rPr>
          <w:lang w:val="en-GB"/>
        </w:rPr>
        <w:lastRenderedPageBreak/>
        <w:t xml:space="preserve">during the last 4 blocks (Block 1 </w:t>
      </w:r>
      <m:oMath>
        <m:r>
          <w:rPr>
            <w:rFonts w:ascii="Cambria Math" w:hAnsi="Cambria Math"/>
            <w:lang w:val="en-GB"/>
          </w:rPr>
          <m:t>t(40)=-1.67</m:t>
        </m:r>
      </m:oMath>
      <w:r w:rsidRPr="00FB0BE9">
        <w:rPr>
          <w:lang w:val="en-GB"/>
        </w:rPr>
        <w:t xml:space="preserve">, </w:t>
      </w:r>
      <m:oMath>
        <m:r>
          <w:rPr>
            <w:rFonts w:ascii="Cambria Math" w:hAnsi="Cambria Math"/>
            <w:lang w:val="en-GB"/>
          </w:rPr>
          <m:t>p=.103</m:t>
        </m:r>
      </m:oMath>
      <w:r w:rsidRPr="00FB0BE9">
        <w:rPr>
          <w:lang w:val="en-GB"/>
        </w:rPr>
        <w:t xml:space="preserve">, Block 2 </w:t>
      </w:r>
      <m:oMath>
        <m:r>
          <w:rPr>
            <w:rFonts w:ascii="Cambria Math" w:hAnsi="Cambria Math"/>
            <w:lang w:val="en-GB"/>
          </w:rPr>
          <m:t>t(40)=0.14</m:t>
        </m:r>
      </m:oMath>
      <w:r w:rsidRPr="00FB0BE9">
        <w:rPr>
          <w:lang w:val="en-GB"/>
        </w:rPr>
        <w:t xml:space="preserve">, </w:t>
      </w:r>
      <m:oMath>
        <m:r>
          <w:rPr>
            <w:rFonts w:ascii="Cambria Math" w:hAnsi="Cambria Math"/>
            <w:lang w:val="en-GB"/>
          </w:rPr>
          <m:t>p=.893</m:t>
        </m:r>
      </m:oMath>
      <w:r w:rsidRPr="00FB0BE9">
        <w:rPr>
          <w:lang w:val="en-GB"/>
        </w:rPr>
        <w:t xml:space="preserve">, Block 3 </w:t>
      </w:r>
      <m:oMath>
        <m:r>
          <w:rPr>
            <w:rFonts w:ascii="Cambria Math" w:hAnsi="Cambria Math"/>
            <w:lang w:val="en-GB"/>
          </w:rPr>
          <m:t>t(40)=1.79</m:t>
        </m:r>
      </m:oMath>
      <w:r w:rsidRPr="00FB0BE9">
        <w:rPr>
          <w:lang w:val="en-GB"/>
        </w:rPr>
        <w:t xml:space="preserve">, </w:t>
      </w:r>
      <m:oMath>
        <m:r>
          <w:rPr>
            <w:rFonts w:ascii="Cambria Math" w:hAnsi="Cambria Math"/>
            <w:lang w:val="en-GB"/>
          </w:rPr>
          <m:t>p=.082</m:t>
        </m:r>
      </m:oMath>
      <w:r w:rsidRPr="00FB0BE9">
        <w:rPr>
          <w:lang w:val="en-GB"/>
        </w:rPr>
        <w:t xml:space="preserve">, Block 4 </w:t>
      </w:r>
      <m:oMath>
        <m:r>
          <w:rPr>
            <w:rFonts w:ascii="Cambria Math" w:hAnsi="Cambria Math"/>
            <w:lang w:val="en-GB"/>
          </w:rPr>
          <m:t>t(40)=2.39</m:t>
        </m:r>
      </m:oMath>
      <w:r w:rsidRPr="00FB0BE9">
        <w:rPr>
          <w:lang w:val="en-GB"/>
        </w:rPr>
        <w:t xml:space="preserve">, </w:t>
      </w:r>
      <m:oMath>
        <m:r>
          <w:rPr>
            <w:rFonts w:ascii="Cambria Math" w:hAnsi="Cambria Math"/>
            <w:lang w:val="en-GB"/>
          </w:rPr>
          <m:t>p=.022</m:t>
        </m:r>
      </m:oMath>
      <w:r w:rsidRPr="00FB0BE9">
        <w:rPr>
          <w:lang w:val="en-GB"/>
        </w:rPr>
        <w:t xml:space="preserve">, Block 5 </w:t>
      </w:r>
      <m:oMath>
        <m:r>
          <w:rPr>
            <w:rFonts w:ascii="Cambria Math" w:hAnsi="Cambria Math"/>
            <w:lang w:val="en-GB"/>
          </w:rPr>
          <m:t>t(40)=4.59</m:t>
        </m:r>
      </m:oMath>
      <w:r w:rsidRPr="00FB0BE9">
        <w:rPr>
          <w:lang w:val="en-GB"/>
        </w:rPr>
        <w:t xml:space="preserve">, </w:t>
      </w:r>
      <m:oMath>
        <m:r>
          <w:rPr>
            <w:rFonts w:ascii="Cambria Math" w:hAnsi="Cambria Math"/>
            <w:lang w:val="en-GB"/>
          </w:rPr>
          <m:t>p&lt;.001</m:t>
        </m:r>
      </m:oMath>
      <w:r w:rsidRPr="00FB0BE9">
        <w:rPr>
          <w:lang w:val="en-GB"/>
        </w:rPr>
        <w:t xml:space="preserve">, Block 6 </w:t>
      </w:r>
      <m:oMath>
        <m:r>
          <w:rPr>
            <w:rFonts w:ascii="Cambria Math" w:hAnsi="Cambria Math"/>
            <w:lang w:val="en-GB"/>
          </w:rPr>
          <m:t>t(40)=3.48</m:t>
        </m:r>
      </m:oMath>
      <w:r w:rsidRPr="00FB0BE9">
        <w:rPr>
          <w:lang w:val="en-GB"/>
        </w:rPr>
        <w:t xml:space="preserve">, </w:t>
      </w:r>
      <m:oMath>
        <m:r>
          <w:rPr>
            <w:rFonts w:ascii="Cambria Math" w:hAnsi="Cambria Math"/>
            <w:lang w:val="en-GB"/>
          </w:rPr>
          <m:t>p=.001</m:t>
        </m:r>
      </m:oMath>
      <w:r w:rsidRPr="00FB0BE9">
        <w:rPr>
          <w:lang w:val="en-GB"/>
        </w:rPr>
        <w:t xml:space="preserve">, Block 7 </w:t>
      </w:r>
      <m:oMath>
        <m:r>
          <w:rPr>
            <w:rFonts w:ascii="Cambria Math" w:hAnsi="Cambria Math"/>
            <w:lang w:val="en-GB"/>
          </w:rPr>
          <m:t>t(40)=2.32</m:t>
        </m:r>
      </m:oMath>
      <w:r w:rsidRPr="00FB0BE9">
        <w:rPr>
          <w:lang w:val="en-GB"/>
        </w:rPr>
        <w:t xml:space="preserve">, </w:t>
      </w:r>
      <m:oMath>
        <m:r>
          <w:rPr>
            <w:rFonts w:ascii="Cambria Math" w:hAnsi="Cambria Math"/>
            <w:lang w:val="en-GB"/>
          </w:rPr>
          <m:t>p=.026</m:t>
        </m:r>
      </m:oMath>
      <w:r w:rsidRPr="00FB0BE9">
        <w:rPr>
          <w:lang w:val="en-GB"/>
        </w:rPr>
        <w:t>). Given the ubiquity of non-significant effects of OFC lesions on acquisition learning in the literature, two independent replications of this novel effect were conducted (combined here; same pattern of statistical significance in both independent replications) which confirmed the effect was robust.</w:t>
      </w:r>
      <w:r w:rsidR="00D53432" w:rsidRPr="00FB0BE9">
        <w:rPr>
          <w:lang w:val="en-GB"/>
        </w:rPr>
        <w:t xml:space="preserve"> </w:t>
      </w:r>
    </w:p>
    <w:p w14:paraId="7C1CB855" w14:textId="77777777" w:rsidR="003F53B9" w:rsidRPr="00FB0BE9" w:rsidRDefault="003F53B9" w:rsidP="00F04D98">
      <w:pPr>
        <w:pStyle w:val="BodyText"/>
        <w:spacing w:line="480" w:lineRule="auto"/>
        <w:rPr>
          <w:i/>
          <w:iCs/>
          <w:lang w:val="en-GB"/>
        </w:rPr>
      </w:pPr>
      <w:r w:rsidRPr="00FB0BE9">
        <w:rPr>
          <w:b/>
          <w:i/>
          <w:iCs/>
          <w:lang w:val="en-GB"/>
        </w:rPr>
        <w:t>Locomotor activity</w:t>
      </w:r>
    </w:p>
    <w:p w14:paraId="74D884F8" w14:textId="19FC46F3" w:rsidR="003F53B9" w:rsidRPr="00FB0BE9" w:rsidRDefault="003F53B9" w:rsidP="00F04D98">
      <w:pPr>
        <w:pStyle w:val="BodyText"/>
        <w:spacing w:line="480" w:lineRule="auto"/>
        <w:rPr>
          <w:lang w:val="en-GB"/>
        </w:rPr>
      </w:pPr>
      <w:r w:rsidRPr="00FB0BE9">
        <w:rPr>
          <w:lang w:val="en-GB"/>
        </w:rPr>
        <w:t xml:space="preserve">The enhanced responding observed during acquisition in the OFC lesion group could simply reflect an enhancement of general locomotor activity. </w:t>
      </w:r>
      <w:proofErr w:type="gramStart"/>
      <w:r w:rsidRPr="00FB0BE9">
        <w:rPr>
          <w:lang w:val="en-GB"/>
        </w:rPr>
        <w:t>However</w:t>
      </w:r>
      <w:proofErr w:type="gramEnd"/>
      <w:r w:rsidRPr="00FB0BE9">
        <w:rPr>
          <w:lang w:val="en-GB"/>
        </w:rPr>
        <w:t xml:space="preserve"> locomotor activity (Figure 1C) did not differ between groups (main effect of </w:t>
      </w:r>
      <w:proofErr w:type="spellStart"/>
      <w:r w:rsidRPr="00FB0BE9">
        <w:rPr>
          <w:lang w:val="en-GB"/>
        </w:rPr>
        <w:t>TimeBin</w:t>
      </w:r>
      <w:proofErr w:type="spellEnd"/>
      <w:r w:rsidRPr="00FB0BE9">
        <w:rPr>
          <w:lang w:val="en-GB"/>
        </w:rPr>
        <w:t xml:space="preserve"> </w:t>
      </w:r>
      <m:oMath>
        <m:r>
          <w:rPr>
            <w:rFonts w:ascii="Cambria Math" w:hAnsi="Cambria Math"/>
            <w:lang w:val="en-GB"/>
          </w:rPr>
          <m:t>F(1,33)=62.93</m:t>
        </m:r>
      </m:oMath>
      <w:r w:rsidRPr="00FB0BE9">
        <w:rPr>
          <w:lang w:val="en-GB"/>
        </w:rPr>
        <w:t xml:space="preserve">, </w:t>
      </w:r>
      <m:oMath>
        <m:r>
          <w:rPr>
            <w:rFonts w:ascii="Cambria Math" w:hAnsi="Cambria Math"/>
            <w:lang w:val="en-GB"/>
          </w:rPr>
          <m:t>p&lt;.001</m:t>
        </m:r>
      </m:oMath>
      <w:r w:rsidRPr="00FB0BE9">
        <w:rPr>
          <w:lang w:val="en-GB"/>
        </w:rPr>
        <w:t xml:space="preserve">, but no significant effect of Group </w:t>
      </w:r>
      <m:oMath>
        <m:r>
          <w:rPr>
            <w:rFonts w:ascii="Cambria Math" w:hAnsi="Cambria Math"/>
            <w:lang w:val="en-GB"/>
          </w:rPr>
          <m:t>F(1,33)=2.87</m:t>
        </m:r>
      </m:oMath>
      <w:r w:rsidRPr="00FB0BE9">
        <w:rPr>
          <w:lang w:val="en-GB"/>
        </w:rPr>
        <w:t xml:space="preserve">, </w:t>
      </w:r>
      <m:oMath>
        <m:r>
          <w:rPr>
            <w:rFonts w:ascii="Cambria Math" w:hAnsi="Cambria Math"/>
            <w:lang w:val="en-GB"/>
          </w:rPr>
          <m:t>p=.100</m:t>
        </m:r>
      </m:oMath>
      <w:r w:rsidRPr="00FB0BE9">
        <w:rPr>
          <w:lang w:val="en-GB"/>
        </w:rPr>
        <w:t xml:space="preserve">, or Group x TimeBin interaction </w:t>
      </w:r>
      <m:oMath>
        <m:r>
          <w:rPr>
            <w:rFonts w:ascii="Cambria Math" w:hAnsi="Cambria Math"/>
            <w:lang w:val="en-GB"/>
          </w:rPr>
          <m:t>F(1,33)=0.36</m:t>
        </m:r>
      </m:oMath>
      <w:r w:rsidRPr="00FB0BE9">
        <w:rPr>
          <w:lang w:val="en-GB"/>
        </w:rPr>
        <w:t xml:space="preserve">, </w:t>
      </w:r>
      <m:oMath>
        <m:r>
          <w:rPr>
            <w:rFonts w:ascii="Cambria Math" w:hAnsi="Cambria Math"/>
            <w:lang w:val="en-GB"/>
          </w:rPr>
          <m:t>p=.555</m:t>
        </m:r>
      </m:oMath>
      <w:r w:rsidRPr="00FB0BE9">
        <w:rPr>
          <w:lang w:val="en-GB"/>
        </w:rPr>
        <w:t xml:space="preserve">). Therefore, the enhanced responding during acquisition was not simply due to </w:t>
      </w:r>
      <w:r w:rsidR="00A90288" w:rsidRPr="00FB0BE9">
        <w:rPr>
          <w:lang w:val="en-GB"/>
        </w:rPr>
        <w:t xml:space="preserve">lateral </w:t>
      </w:r>
      <w:r w:rsidRPr="00FB0BE9">
        <w:rPr>
          <w:lang w:val="en-GB"/>
        </w:rPr>
        <w:t>OFC lesions inducing hyperactivity</w:t>
      </w:r>
      <w:r w:rsidR="008A41A7" w:rsidRPr="00FB0BE9">
        <w:rPr>
          <w:lang w:val="en-GB"/>
        </w:rPr>
        <w:t>, consistent with previous findings</w:t>
      </w:r>
      <w:r w:rsidR="00B21DA7" w:rsidRPr="00FB0BE9">
        <w:rPr>
          <w:lang w:val="en-GB"/>
        </w:rPr>
        <w:t xml:space="preserve"> </w:t>
      </w:r>
      <w:r w:rsidR="00334182" w:rsidRPr="00FB0BE9">
        <w:rPr>
          <w:lang w:val="en-GB"/>
        </w:rPr>
        <w:fldChar w:fldCharType="begin" w:fldLock="1"/>
      </w:r>
      <w:r w:rsidR="006F7824">
        <w:rPr>
          <w:lang w:val="en-GB"/>
        </w:rPr>
        <w:instrText>ADDIN CSL_CITATION {"citationItems":[{"id":"ITEM-1","itemData":{"DOI":"10.1111/j.1460-9568.2009.06906.x","ISBN":"0953-816x","PMID":"19769591","abstract":"Orbitofrontal cortex (OFC) damage produces impaired decision-making, impulsivity and perseveration and potentially contributes to compulsive drug seeking in cocaine users. To further explore this phenomenon, we assessed the role of the lateral OFC (lOFC) in drug context-induced cocaine-seeking behavior in the reinstatement model of drug relapse. Rats were trained to lever press for intravenous cocaine infusions in a distinct environmental context (cocaine-paired context) followed by extinction training in a different context (extinction-paired context). Reinstatement of cocaine seeking (non-reinforced lever presses) was assessed in the cocaine context in the absence of response-contingent stimuli. In Experiment 1, we evaluated whether acute inhibition of lOFC output alters context-induced cocaine-seeking behavior by infusing the GABA(B + A) agonists (baclofen + muscimol) or vehicle into the lOFC immediately before exposure to the cocaine-paired context. In Experiments 2 and 3, we assessed how prolonged loss of lOFC output affects drug context-induced cocaine seeking by administering bilateral N-methyl-d-aspartic acid or sham lesions of the lOFC either before or after self-administration and extinction training. Remarkably, IOFC functional inactivation attenuated, post-training lesions failed to alter and pre-training lesions potentiated drug context-induced cocaine seeking without altering responding in the extinction context. These results suggest that neural activity in the lOFC promotes context-induced cocaine-seeking behavior. However, prolonged loss of lOFC output enhances the motivational salience of cocaine-paired contextual stimuli probably by eliciting compensatory neuroadaptations, with the effects of post-training lOFC lesions reflecting an intermediate state of compensatory neuroplasticity. Overall, these findings support the idea that OFC dysfunction may promote cue reactivity and enhance relapse propensity in cocaine users.","author":[{"dropping-particle":"","family":"Lasseter","given":"H C","non-dropping-particle":"","parse-names":false,"suffix":""},{"dropping-particle":"","family":"Ramirez","given":"D R","non-dropping-particle":"","parse-names":false,"suffix":""},{"dropping-particle":"","family":"Xie","given":"X","non-dropping-particle":"","parse-names":false,"suffix":""},{"dropping-particle":"","family":"Fuchs","given":"R A","non-dropping-particle":"","parse-names":false,"suffix":""}],"container-title":"European Journal of Neuroscience","edition":"2009/09/23","id":"ITEM-1","issue":"7","issued":{"date-parts":[["2009"]]},"language":"eng","note":"1460-9568\nLasseter, Heather C\nRamirez, Donna R\nXie, Xiaohu\nFuchs, Rita A\nR01 DA 017673/DA/NIDA NIH HHS/United States\nR01 DA 017673-S1/DA/NIDA NIH HHS/United States\nR01 DA017673/DA/NIDA NIH HHS/United States\nR01 DA017673-06/DA/NIDA NIH HHS/United States\nT32 DA 07244/DA/NIDA NIH HHS/United States\nJournal Article\nResearch Support, N.I.H., Extramural\nResearch Support, Non-U.S. Gov't\nFrance\nEur J Neurosci. 2009 Oct;30(7):1370-81. doi: 10.1111/j.1460-9568.2009.06906.x. Epub 2009 Sep 21.","page":"1370-1381","title":"Involvement of the lateral orbitofrontal cortex in drug context-induced reinstatement of cocaine-seeking behavior in rats","type":"article-journal","volume":"30"},"prefix":"e.g. ","uris":["http://www.mendeley.com/documents/?uuid=09141c07-edf2-4b4d-9ecd-09f3e92259b0"]},{"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e.g. Lasseter et al. 2009; Panayi and Killcross 2018)","plainTextFormattedCitation":"(e.g. Lasseter et al. 2009; Panayi and Killcross 2018)","previouslyFormattedCitation":"(e.g. Lasseter et al. 2009; Panayi and Killcross 2018)"},"properties":{"noteIndex":0},"schema":"https://github.com/citation-style-language/schema/raw/master/csl-citation.json"}</w:instrText>
      </w:r>
      <w:r w:rsidR="00334182" w:rsidRPr="00FB0BE9">
        <w:rPr>
          <w:lang w:val="en-GB"/>
        </w:rPr>
        <w:fldChar w:fldCharType="separate"/>
      </w:r>
      <w:r w:rsidR="006D3404" w:rsidRPr="006D3404">
        <w:rPr>
          <w:noProof/>
          <w:lang w:val="en-GB"/>
        </w:rPr>
        <w:t>(e.g. Lasseter et al. 2009; Panayi and Killcross 2018)</w:t>
      </w:r>
      <w:r w:rsidR="00334182" w:rsidRPr="00FB0BE9">
        <w:rPr>
          <w:lang w:val="en-GB"/>
        </w:rPr>
        <w:fldChar w:fldCharType="end"/>
      </w:r>
      <w:r w:rsidRPr="00FB0BE9">
        <w:rPr>
          <w:lang w:val="en-GB"/>
        </w:rPr>
        <w:t>.</w:t>
      </w:r>
    </w:p>
    <w:p w14:paraId="3172141B" w14:textId="13F2B8CB" w:rsidR="003F53B9" w:rsidRPr="00FB0BE9" w:rsidRDefault="00ED6F26" w:rsidP="00F04D98">
      <w:pPr>
        <w:pStyle w:val="BodyText"/>
        <w:spacing w:line="480" w:lineRule="auto"/>
        <w:rPr>
          <w:i/>
          <w:iCs/>
          <w:lang w:val="en-GB"/>
        </w:rPr>
      </w:pPr>
      <w:r w:rsidRPr="00FB0BE9">
        <w:rPr>
          <w:b/>
          <w:i/>
          <w:iCs/>
          <w:lang w:val="en-GB"/>
        </w:rPr>
        <w:t xml:space="preserve">General </w:t>
      </w:r>
      <w:r w:rsidR="003F53B9" w:rsidRPr="00FB0BE9">
        <w:rPr>
          <w:b/>
          <w:i/>
          <w:iCs/>
          <w:lang w:val="en-GB"/>
        </w:rPr>
        <w:t>Satiety</w:t>
      </w:r>
    </w:p>
    <w:p w14:paraId="007A2CF3" w14:textId="19372C75" w:rsidR="003F53B9" w:rsidRPr="00FB0BE9" w:rsidRDefault="003F53B9" w:rsidP="00F04D98">
      <w:pPr>
        <w:pStyle w:val="BodyText"/>
        <w:spacing w:line="480" w:lineRule="auto"/>
        <w:rPr>
          <w:lang w:val="en-GB"/>
        </w:rPr>
      </w:pPr>
      <w:r w:rsidRPr="00FB0BE9">
        <w:rPr>
          <w:lang w:val="en-GB"/>
        </w:rPr>
        <w:t xml:space="preserve">To test whether the enhanced responding following pre-training OFC lesions was sensitive to levels of hunger or shifts in general motivation, a subgroup of animals (subgroup 1) was tested when sated, </w:t>
      </w:r>
      <w:proofErr w:type="gramStart"/>
      <w:r w:rsidRPr="00FB0BE9">
        <w:rPr>
          <w:lang w:val="en-GB"/>
        </w:rPr>
        <w:t>i.e.</w:t>
      </w:r>
      <w:proofErr w:type="gramEnd"/>
      <w:r w:rsidRPr="00FB0BE9">
        <w:rPr>
          <w:lang w:val="en-GB"/>
        </w:rPr>
        <w:t xml:space="preserve"> following 24 hours </w:t>
      </w:r>
      <w:r w:rsidRPr="00FB0BE9">
        <w:rPr>
          <w:i/>
          <w:iCs/>
          <w:lang w:val="en-GB"/>
        </w:rPr>
        <w:t>ad libitum</w:t>
      </w:r>
      <w:r w:rsidRPr="00FB0BE9">
        <w:rPr>
          <w:lang w:val="en-GB"/>
        </w:rPr>
        <w:t xml:space="preserve"> access to home-cage food (Figure 1B). General satiety, did not affect the rate of responding in the sham group (Sham: Satiety vs Hungry </w:t>
      </w:r>
      <m:oMath>
        <m:r>
          <w:rPr>
            <w:rFonts w:ascii="Cambria Math" w:hAnsi="Cambria Math"/>
            <w:lang w:val="en-GB"/>
          </w:rPr>
          <m:t>t(13)=-1.38</m:t>
        </m:r>
      </m:oMath>
      <w:r w:rsidRPr="00FB0BE9">
        <w:rPr>
          <w:lang w:val="en-GB"/>
        </w:rPr>
        <w:t xml:space="preserve">, </w:t>
      </w:r>
      <m:oMath>
        <m:r>
          <w:rPr>
            <w:rFonts w:ascii="Cambria Math" w:hAnsi="Cambria Math"/>
            <w:lang w:val="en-GB"/>
          </w:rPr>
          <m:t>p=.191</m:t>
        </m:r>
      </m:oMath>
      <w:r w:rsidRPr="00FB0BE9">
        <w:rPr>
          <w:lang w:val="en-GB"/>
        </w:rPr>
        <w:t xml:space="preserve">) but significantly suppressed responding in the lesion group (Lesion: Satiety vs Hungry </w:t>
      </w:r>
      <m:oMath>
        <m:r>
          <w:rPr>
            <w:rFonts w:ascii="Cambria Math" w:hAnsi="Cambria Math"/>
            <w:lang w:val="en-GB"/>
          </w:rPr>
          <m:t>t(13)=-4.24</m:t>
        </m:r>
      </m:oMath>
      <w:r w:rsidRPr="00FB0BE9">
        <w:rPr>
          <w:lang w:val="en-GB"/>
        </w:rPr>
        <w:t xml:space="preserve">, </w:t>
      </w:r>
      <m:oMath>
        <m:r>
          <w:rPr>
            <w:rFonts w:ascii="Cambria Math" w:hAnsi="Cambria Math"/>
            <w:lang w:val="en-GB"/>
          </w:rPr>
          <m:t>p=.001</m:t>
        </m:r>
      </m:oMath>
      <w:r w:rsidRPr="00FB0BE9">
        <w:rPr>
          <w:lang w:val="en-GB"/>
        </w:rPr>
        <w:t xml:space="preserve">) compared to subsequent testing 24 hours later </w:t>
      </w:r>
      <w:r w:rsidRPr="00FB0BE9">
        <w:rPr>
          <w:lang w:val="en-GB"/>
        </w:rPr>
        <w:lastRenderedPageBreak/>
        <w:t xml:space="preserve">when hungry again (no significant main effect of Group </w:t>
      </w:r>
      <m:oMath>
        <m:r>
          <w:rPr>
            <w:rFonts w:ascii="Cambria Math" w:hAnsi="Cambria Math"/>
            <w:lang w:val="en-GB"/>
          </w:rPr>
          <m:t>F(1,13)=1.43</m:t>
        </m:r>
      </m:oMath>
      <w:r w:rsidRPr="00FB0BE9">
        <w:rPr>
          <w:lang w:val="en-GB"/>
        </w:rPr>
        <w:t xml:space="preserve">, </w:t>
      </w:r>
      <m:oMath>
        <m:r>
          <w:rPr>
            <w:rFonts w:ascii="Cambria Math" w:hAnsi="Cambria Math"/>
            <w:lang w:val="en-GB"/>
          </w:rPr>
          <m:t>p=.253</m:t>
        </m:r>
      </m:oMath>
      <w:r w:rsidRPr="00FB0BE9">
        <w:rPr>
          <w:lang w:val="en-GB"/>
        </w:rPr>
        <w:t xml:space="preserve">, but a significant main effect of Hunger </w:t>
      </w:r>
      <m:oMath>
        <m:r>
          <w:rPr>
            <w:rFonts w:ascii="Cambria Math" w:hAnsi="Cambria Math"/>
            <w:lang w:val="en-GB"/>
          </w:rPr>
          <m:t>F(1,13)=16.30</m:t>
        </m:r>
      </m:oMath>
      <w:r w:rsidRPr="00FB0BE9">
        <w:rPr>
          <w:lang w:val="en-GB"/>
        </w:rPr>
        <w:t xml:space="preserve">, </w:t>
      </w:r>
      <m:oMath>
        <m:r>
          <w:rPr>
            <w:rFonts w:ascii="Cambria Math" w:hAnsi="Cambria Math"/>
            <w:lang w:val="en-GB"/>
          </w:rPr>
          <m:t>p=.001</m:t>
        </m:r>
      </m:oMath>
      <w:r w:rsidRPr="00FB0BE9">
        <w:rPr>
          <w:lang w:val="en-GB"/>
        </w:rPr>
        <w:t xml:space="preserve">, and Group x Hunger interaction </w:t>
      </w:r>
      <m:oMath>
        <m:r>
          <w:rPr>
            <w:rFonts w:ascii="Cambria Math" w:hAnsi="Cambria Math"/>
            <w:lang w:val="en-GB"/>
          </w:rPr>
          <m:t>F(1,13)=4.63</m:t>
        </m:r>
      </m:oMath>
      <w:r w:rsidRPr="00FB0BE9">
        <w:rPr>
          <w:lang w:val="en-GB"/>
        </w:rPr>
        <w:t xml:space="preserve">, </w:t>
      </w:r>
      <m:oMath>
        <m:r>
          <w:rPr>
            <w:rFonts w:ascii="Cambria Math" w:hAnsi="Cambria Math"/>
            <w:lang w:val="en-GB"/>
          </w:rPr>
          <m:t>p=.051</m:t>
        </m:r>
      </m:oMath>
      <w:r w:rsidRPr="00FB0BE9">
        <w:rPr>
          <w:lang w:val="en-GB"/>
        </w:rP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Pr="00FB0BE9">
        <w:rPr>
          <w:lang w:val="en-GB"/>
        </w:rPr>
        <w:fldChar w:fldCharType="begin" w:fldLock="1"/>
      </w:r>
      <w:r w:rsidR="006F7824">
        <w:rPr>
          <w:lang w:val="en-GB"/>
        </w:rPr>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nd Balleine 2002)","plainTextFormattedCitation":"(Dickinson and Balleine 2002)","previouslyFormattedCitation":"(Dickinson and Balleine 2002)"},"properties":{"noteIndex":0},"schema":"https://github.com/citation-style-language/schema/raw/master/csl-citation.json"}</w:instrText>
      </w:r>
      <w:r w:rsidRPr="00FB0BE9">
        <w:rPr>
          <w:lang w:val="en-GB"/>
        </w:rPr>
        <w:fldChar w:fldCharType="separate"/>
      </w:r>
      <w:r w:rsidR="006D3404" w:rsidRPr="006D3404">
        <w:rPr>
          <w:noProof/>
          <w:lang w:val="en-GB"/>
        </w:rPr>
        <w:t>(Dickinson and Balleine 2002)</w:t>
      </w:r>
      <w:r w:rsidRPr="00FB0BE9">
        <w:rPr>
          <w:lang w:val="en-GB"/>
        </w:rPr>
        <w:fldChar w:fldCharType="end"/>
      </w:r>
      <w:r w:rsidRPr="00FB0BE9">
        <w:rPr>
          <w:lang w:val="en-GB"/>
        </w:rPr>
        <w:t>. However, this possibility is unlikely as responding was comparable between groups on the first trial of the satiety test (</w:t>
      </w:r>
      <m:oMath>
        <m:r>
          <w:rPr>
            <w:rFonts w:ascii="Cambria Math" w:hAnsi="Cambria Math"/>
            <w:lang w:val="en-GB"/>
          </w:rPr>
          <m:t>t(13)=1.04</m:t>
        </m:r>
      </m:oMath>
      <w:r w:rsidRPr="00FB0BE9">
        <w:rPr>
          <w:lang w:val="en-GB"/>
        </w:rPr>
        <w:t xml:space="preserve">, </w:t>
      </w:r>
      <m:oMath>
        <m:r>
          <w:rPr>
            <w:rFonts w:ascii="Cambria Math" w:hAnsi="Cambria Math"/>
            <w:lang w:val="en-GB"/>
          </w:rPr>
          <m:t>p=.317</m:t>
        </m:r>
      </m:oMath>
      <w:r w:rsidRPr="00FB0BE9">
        <w:rPr>
          <w:lang w:val="en-GB"/>
        </w:rPr>
        <w:t>, Figure 1-figure supplement 2), before the first reward was delivered. This suggests that</w:t>
      </w:r>
      <w:r w:rsidR="00C9406F" w:rsidRPr="00FB0BE9">
        <w:rPr>
          <w:lang w:val="en-GB"/>
        </w:rPr>
        <w:t xml:space="preserve">, consistent with </w:t>
      </w:r>
      <w:r w:rsidR="003B74A4" w:rsidRPr="00FB0BE9">
        <w:rPr>
          <w:lang w:val="en-GB"/>
        </w:rPr>
        <w:t xml:space="preserve">previous </w:t>
      </w:r>
      <w:r w:rsidR="007F12A9" w:rsidRPr="00FB0BE9">
        <w:rPr>
          <w:lang w:val="en-GB"/>
        </w:rPr>
        <w:t xml:space="preserve">reports </w:t>
      </w:r>
      <w:r w:rsidR="007F12A9" w:rsidRPr="00FB0BE9">
        <w:rPr>
          <w:lang w:val="en-GB"/>
        </w:rPr>
        <w:fldChar w:fldCharType="begin" w:fldLock="1"/>
      </w:r>
      <w:r w:rsidR="006F7824">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prefix":"e.g. ","uris":["http://www.mendeley.com/documents/?uuid=910be4df-5700-43f9-a41d-a627c24b09a3"]}],"mendeley":{"formattedCitation":"(e.g. McDannald et al. 2005)","plainTextFormattedCitation":"(e.g. McDannald et al. 2005)","previouslyFormattedCitation":"(e.g. McDannald et al. 2005)"},"properties":{"noteIndex":0},"schema":"https://github.com/citation-style-language/schema/raw/master/csl-citation.json"}</w:instrText>
      </w:r>
      <w:r w:rsidR="007F12A9" w:rsidRPr="00FB0BE9">
        <w:rPr>
          <w:lang w:val="en-GB"/>
        </w:rPr>
        <w:fldChar w:fldCharType="separate"/>
      </w:r>
      <w:r w:rsidR="006D3404" w:rsidRPr="006D3404">
        <w:rPr>
          <w:noProof/>
          <w:lang w:val="en-GB"/>
        </w:rPr>
        <w:t>(e.g. McDannald et al. 2005)</w:t>
      </w:r>
      <w:r w:rsidR="007F12A9" w:rsidRPr="00FB0BE9">
        <w:rPr>
          <w:lang w:val="en-GB"/>
        </w:rPr>
        <w:fldChar w:fldCharType="end"/>
      </w:r>
      <w:r w:rsidR="007F12A9" w:rsidRPr="00FB0BE9">
        <w:rPr>
          <w:lang w:val="en-GB"/>
        </w:rPr>
        <w:t xml:space="preserve">, </w:t>
      </w:r>
      <w:r w:rsidRPr="00FB0BE9">
        <w:rPr>
          <w:lang w:val="en-GB"/>
        </w:rPr>
        <w:t xml:space="preserve">animals with </w:t>
      </w:r>
      <w:r w:rsidR="008A41A7" w:rsidRPr="00FB0BE9">
        <w:rPr>
          <w:lang w:val="en-GB"/>
        </w:rPr>
        <w:t xml:space="preserve">lateral </w:t>
      </w:r>
      <w:r w:rsidRPr="00FB0BE9">
        <w:rPr>
          <w:lang w:val="en-GB"/>
        </w:rPr>
        <w:t>OFC lesions are sensitive to shifts in hunger and general motivation.</w:t>
      </w:r>
    </w:p>
    <w:p w14:paraId="6A1B1149" w14:textId="77777777" w:rsidR="003F53B9" w:rsidRPr="00FB0BE9" w:rsidRDefault="003F53B9" w:rsidP="00F04D98">
      <w:pPr>
        <w:pStyle w:val="BodyText"/>
        <w:spacing w:line="480" w:lineRule="auto"/>
        <w:rPr>
          <w:i/>
          <w:iCs/>
          <w:lang w:val="en-GB"/>
        </w:rPr>
      </w:pPr>
      <w:r w:rsidRPr="00FB0BE9">
        <w:rPr>
          <w:b/>
          <w:i/>
          <w:iCs/>
          <w:lang w:val="en-GB"/>
        </w:rPr>
        <w:t>Devaluation Test</w:t>
      </w:r>
    </w:p>
    <w:p w14:paraId="2B730167" w14:textId="72DE687E" w:rsidR="003F53B9" w:rsidRPr="00FB0BE9" w:rsidRDefault="003F53B9" w:rsidP="00F04D98">
      <w:pPr>
        <w:pStyle w:val="BodyText"/>
        <w:spacing w:line="480" w:lineRule="auto"/>
        <w:rPr>
          <w:lang w:val="en-GB"/>
        </w:rPr>
      </w:pPr>
      <w:r w:rsidRPr="00FB0BE9">
        <w:rPr>
          <w:lang w:val="en-GB"/>
        </w:rPr>
        <w:t xml:space="preserve">OFC lesions have been shown to cause characteristic deficits in Pavlovian outcome devaluation </w:t>
      </w:r>
      <w:r w:rsidRPr="00FB0BE9">
        <w:rPr>
          <w:lang w:val="en-GB"/>
        </w:rPr>
        <w:fldChar w:fldCharType="begin" w:fldLock="1"/>
      </w:r>
      <w:r w:rsidR="006F7824">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ickens et al. 2003; Pickens et al. 2005; Panayi and Killcross 2018)","plainTextFormattedCitation":"(Gallagher et al. 1999; Pickens et al. 2003; Pickens et al. 2005; Panayi and Killcross 2018)","previouslyFormattedCitation":"(Gallagher et al. 1999; Pickens et al. 2003; Pickens et al. 2005; Panayi and Killcross 2018)"},"properties":{"noteIndex":0},"schema":"https://github.com/citation-style-language/schema/raw/master/csl-citation.json"}</w:instrText>
      </w:r>
      <w:r w:rsidRPr="00FB0BE9">
        <w:rPr>
          <w:lang w:val="en-GB"/>
        </w:rPr>
        <w:fldChar w:fldCharType="separate"/>
      </w:r>
      <w:r w:rsidR="006D3404" w:rsidRPr="006D3404">
        <w:rPr>
          <w:noProof/>
          <w:lang w:val="en-GB"/>
        </w:rPr>
        <w:t>(Gallagher et al. 1999; Pickens et al. 2003; Pickens et al. 2005; Panayi and Killcross 2018)</w:t>
      </w:r>
      <w:r w:rsidRPr="00FB0BE9">
        <w:rPr>
          <w:lang w:val="en-GB"/>
        </w:rPr>
        <w:fldChar w:fldCharType="end"/>
      </w:r>
      <w:r w:rsidRPr="00FB0BE9">
        <w:rPr>
          <w:lang w:val="en-GB"/>
        </w:rP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Figure 1-figure supplement 3A). A specific taste aversion was then established by pairing consumption of one of the outcomes with illness (</w:t>
      </w:r>
      <w:proofErr w:type="spellStart"/>
      <w:r w:rsidRPr="00FB0BE9">
        <w:rPr>
          <w:lang w:val="en-GB"/>
        </w:rPr>
        <w:t>i.p.</w:t>
      </w:r>
      <w:proofErr w:type="spellEnd"/>
      <w:r w:rsidRPr="00FB0BE9">
        <w:rPr>
          <w:lang w:val="en-GB"/>
        </w:rPr>
        <w:t xml:space="preserve"> injection of lithium chloride; Devalued), and the value of the other outcome was left intact (</w:t>
      </w:r>
      <w:proofErr w:type="spellStart"/>
      <w:r w:rsidRPr="00FB0BE9">
        <w:rPr>
          <w:lang w:val="en-GB"/>
        </w:rPr>
        <w:t>i.p.</w:t>
      </w:r>
      <w:proofErr w:type="spellEnd"/>
      <w:r w:rsidRPr="00FB0BE9">
        <w:rPr>
          <w:lang w:val="en-GB"/>
        </w:rPr>
        <w:t xml:space="preserve"> injection of saline; Non-Devalued). Both groups learned the novel cue-outcome associations and acquired the specific taste aversion (Figure 1-figure supplement 3B).</w:t>
      </w:r>
    </w:p>
    <w:p w14:paraId="7609903A" w14:textId="68B2ACFA" w:rsidR="003F53B9" w:rsidRPr="00FB0BE9" w:rsidRDefault="003F53B9" w:rsidP="00F04D98">
      <w:pPr>
        <w:pStyle w:val="BodyText"/>
        <w:spacing w:line="480" w:lineRule="auto"/>
        <w:rPr>
          <w:lang w:val="en-GB"/>
        </w:rPr>
      </w:pPr>
      <w:r w:rsidRPr="00FB0BE9">
        <w:rPr>
          <w:lang w:val="en-GB"/>
        </w:rPr>
        <w:lastRenderedPageBreak/>
        <w:t xml:space="preserve">Finally, during a devaluation test (Figure 1D), the two cues were presented in extinction. The sham group showed a significant devaluation effect, </w:t>
      </w:r>
      <w:proofErr w:type="gramStart"/>
      <w:r w:rsidRPr="00FB0BE9">
        <w:rPr>
          <w:lang w:val="en-GB"/>
        </w:rPr>
        <w:t>i.e.</w:t>
      </w:r>
      <w:proofErr w:type="gramEnd"/>
      <w:r w:rsidRPr="00FB0BE9">
        <w:rPr>
          <w:lang w:val="en-GB"/>
        </w:rPr>
        <w:t> responding was lower to the devalued than non-devalued cue (</w:t>
      </w:r>
      <m:oMath>
        <m:r>
          <w:rPr>
            <w:rFonts w:ascii="Cambria Math" w:hAnsi="Cambria Math"/>
            <w:lang w:val="en-GB"/>
          </w:rPr>
          <m:t>t(11)=-3.06</m:t>
        </m:r>
      </m:oMath>
      <w:r w:rsidRPr="00FB0BE9">
        <w:rPr>
          <w:lang w:val="en-GB"/>
        </w:rPr>
        <w:t xml:space="preserve">, </w:t>
      </w:r>
      <m:oMath>
        <m:r>
          <w:rPr>
            <w:rFonts w:ascii="Cambria Math" w:hAnsi="Cambria Math"/>
            <w:lang w:val="en-GB"/>
          </w:rPr>
          <m:t>p=.011</m:t>
        </m:r>
      </m:oMath>
      <w:r w:rsidRPr="00FB0BE9">
        <w:rPr>
          <w:lang w:val="en-GB"/>
        </w:rPr>
        <w:t>). In contrast, the devaluation effect was abolished in the lesion group, and responding remained high to both the devalued and non-devalued cue (</w:t>
      </w:r>
      <m:oMath>
        <m:r>
          <w:rPr>
            <w:rFonts w:ascii="Cambria Math" w:hAnsi="Cambria Math"/>
            <w:lang w:val="en-GB"/>
          </w:rPr>
          <m:t>t(11)=1.09</m:t>
        </m:r>
      </m:oMath>
      <w:r w:rsidRPr="00FB0BE9">
        <w:rPr>
          <w:lang w:val="en-GB"/>
        </w:rPr>
        <w:t xml:space="preserve">, </w:t>
      </w:r>
      <m:oMath>
        <m:r>
          <w:rPr>
            <w:rFonts w:ascii="Cambria Math" w:hAnsi="Cambria Math"/>
            <w:lang w:val="en-GB"/>
          </w:rPr>
          <m:t>p=.300</m:t>
        </m:r>
      </m:oMath>
      <w:r w:rsidRPr="00FB0BE9">
        <w:rPr>
          <w:lang w:val="en-GB"/>
        </w:rPr>
        <w:t xml:space="preserve">; Significant Group x Cue interaction </w:t>
      </w:r>
      <m:oMath>
        <m:r>
          <w:rPr>
            <w:rFonts w:ascii="Cambria Math" w:hAnsi="Cambria Math"/>
            <w:lang w:val="en-GB"/>
          </w:rPr>
          <m:t>F(1,11)=7.55</m:t>
        </m:r>
      </m:oMath>
      <w:r w:rsidRPr="00FB0BE9">
        <w:rPr>
          <w:lang w:val="en-GB"/>
        </w:rPr>
        <w:t xml:space="preserve">, </w:t>
      </w:r>
      <m:oMath>
        <m:r>
          <w:rPr>
            <w:rFonts w:ascii="Cambria Math" w:hAnsi="Cambria Math"/>
            <w:lang w:val="en-GB"/>
          </w:rPr>
          <m:t>p=.019</m:t>
        </m:r>
      </m:oMath>
      <w:r w:rsidRPr="00FB0BE9">
        <w:rPr>
          <w:lang w:val="en-GB"/>
        </w:rPr>
        <w:t xml:space="preserve">, but no main effect of Group </w:t>
      </w:r>
      <m:oMath>
        <m:r>
          <w:rPr>
            <w:rFonts w:ascii="Cambria Math" w:hAnsi="Cambria Math"/>
            <w:lang w:val="en-GB"/>
          </w:rPr>
          <m:t>F(1,11)=0.54</m:t>
        </m:r>
      </m:oMath>
      <w:r w:rsidRPr="00FB0BE9">
        <w:rPr>
          <w:lang w:val="en-GB"/>
        </w:rPr>
        <w:t xml:space="preserve">, </w:t>
      </w:r>
      <m:oMath>
        <m:r>
          <w:rPr>
            <w:rFonts w:ascii="Cambria Math" w:hAnsi="Cambria Math"/>
            <w:lang w:val="en-GB"/>
          </w:rPr>
          <m:t>p=.479</m:t>
        </m:r>
      </m:oMath>
      <w:r w:rsidRPr="00FB0BE9">
        <w:rPr>
          <w:lang w:val="en-GB"/>
        </w:rPr>
        <w:t xml:space="preserve">, or Cue </w:t>
      </w:r>
      <m:oMath>
        <m:r>
          <w:rPr>
            <w:rFonts w:ascii="Cambria Math" w:hAnsi="Cambria Math"/>
            <w:lang w:val="en-GB"/>
          </w:rPr>
          <m:t>F(1,11)=1.09</m:t>
        </m:r>
      </m:oMath>
      <w:r w:rsidRPr="00FB0BE9">
        <w:rPr>
          <w:lang w:val="en-GB"/>
        </w:rPr>
        <w:t xml:space="preserve">, </w:t>
      </w:r>
      <m:oMath>
        <m:r>
          <w:rPr>
            <w:rFonts w:ascii="Cambria Math" w:hAnsi="Cambria Math"/>
            <w:lang w:val="en-GB"/>
          </w:rPr>
          <m:t>p=.320</m:t>
        </m:r>
      </m:oMath>
      <w:r w:rsidRPr="00FB0BE9">
        <w:rPr>
          <w:lang w:val="en-GB"/>
        </w:rPr>
        <w:t xml:space="preserve">). This finding successfully replicates the finding that both complete OFC and focal lateral OFC lesions abolish the outcome devaluation effect in rodents </w:t>
      </w:r>
      <w:r w:rsidRPr="00FB0BE9">
        <w:rPr>
          <w:lang w:val="en-GB"/>
        </w:rPr>
        <w:fldChar w:fldCharType="begin" w:fldLock="1"/>
      </w:r>
      <w:r w:rsidR="006F7824">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ickens et al. 2003; Pickens et al. 2005; Panayi and Killcross 2018)","plainTextFormattedCitation":"(Gallagher et al. 1999; Pickens et al. 2003; Pickens et al. 2005; Panayi and Killcross 2018)","previouslyFormattedCitation":"(Gallagher et al. 1999; Pickens et al. 2003; Pickens et al. 2005; Panayi and Killcross 2018)"},"properties":{"noteIndex":0},"schema":"https://github.com/citation-style-language/schema/raw/master/csl-citation.json"}</w:instrText>
      </w:r>
      <w:r w:rsidRPr="00FB0BE9">
        <w:rPr>
          <w:lang w:val="en-GB"/>
        </w:rPr>
        <w:fldChar w:fldCharType="separate"/>
      </w:r>
      <w:r w:rsidR="006D3404" w:rsidRPr="006D3404">
        <w:rPr>
          <w:noProof/>
          <w:lang w:val="en-GB"/>
        </w:rPr>
        <w:t>(Gallagher et al. 1999; Pickens et al. 2003; Pickens et al. 2005; Panayi and Killcross 2018)</w:t>
      </w:r>
      <w:r w:rsidRPr="00FB0BE9">
        <w:rPr>
          <w:lang w:val="en-GB"/>
        </w:rPr>
        <w:fldChar w:fldCharType="end"/>
      </w:r>
      <w:r w:rsidRPr="00FB0BE9">
        <w:rPr>
          <w:lang w:val="en-GB"/>
        </w:rPr>
        <w:t>.</w:t>
      </w:r>
    </w:p>
    <w:p w14:paraId="4DE40D8E" w14:textId="46AAAAE9" w:rsidR="00070894" w:rsidRPr="00FB0BE9" w:rsidRDefault="00070894" w:rsidP="00F04D98">
      <w:pPr>
        <w:spacing w:line="480" w:lineRule="auto"/>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br w:type="page"/>
      </w:r>
    </w:p>
    <w:p w14:paraId="61E84DAD" w14:textId="77777777" w:rsidR="00070894" w:rsidRPr="00FB0BE9" w:rsidRDefault="00070894" w:rsidP="007E4BB9">
      <w:pPr>
        <w:spacing w:line="480" w:lineRule="auto"/>
        <w:jc w:val="center"/>
        <w:rPr>
          <w:rFonts w:cstheme="minorHAnsi"/>
          <w:b/>
          <w:sz w:val="24"/>
          <w:szCs w:val="24"/>
          <w:lang w:val="en-GB"/>
        </w:rPr>
      </w:pPr>
      <w:r w:rsidRPr="00FB0BE9">
        <w:rPr>
          <w:rFonts w:cstheme="minorHAnsi"/>
          <w:b/>
          <w:noProof/>
          <w:sz w:val="24"/>
          <w:szCs w:val="24"/>
          <w:lang w:val="en-GB"/>
        </w:rPr>
        <w:lastRenderedPageBreak/>
        <w:drawing>
          <wp:inline distT="0" distB="0" distL="0" distR="0" wp14:anchorId="72DA14DB" wp14:editId="335F0C8C">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110344E4" w14:textId="77B85E0F"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b/>
          <w:sz w:val="24"/>
          <w:szCs w:val="24"/>
          <w:lang w:val="en-GB"/>
        </w:rPr>
        <w:t xml:space="preserve">Figure 1. </w:t>
      </w:r>
      <w:r w:rsidRPr="00FB0BE9">
        <w:rPr>
          <w:rFonts w:cstheme="minorHAnsi"/>
          <w:sz w:val="24"/>
          <w:szCs w:val="24"/>
          <w:lang w:val="en-GB"/>
        </w:rPr>
        <w:t xml:space="preserve">The effect of pre-training OFC lesions on the acquisition of simple Pavlovian cue-outcome relationship. Representative lesion damage and histology depicted in </w:t>
      </w:r>
      <w:r w:rsidRPr="00FB0BE9">
        <w:rPr>
          <w:rFonts w:cstheme="minorHAnsi"/>
          <w:sz w:val="24"/>
          <w:szCs w:val="24"/>
          <w:u w:val="single"/>
          <w:lang w:val="en-GB"/>
        </w:rPr>
        <w:t>Figure 1-figure supplement 1</w:t>
      </w:r>
      <w:r w:rsidRPr="00FB0BE9">
        <w:rPr>
          <w:rFonts w:cstheme="minorHAnsi"/>
          <w:sz w:val="24"/>
          <w:szCs w:val="24"/>
          <w:lang w:val="en-GB"/>
        </w:rPr>
        <w:t>. (</w:t>
      </w:r>
      <w:r w:rsidRPr="00FB0BE9">
        <w:rPr>
          <w:rFonts w:cstheme="minorHAnsi"/>
          <w:b/>
          <w:sz w:val="24"/>
          <w:szCs w:val="24"/>
          <w:lang w:val="en-GB"/>
        </w:rPr>
        <w:t>A</w:t>
      </w:r>
      <w:r w:rsidRPr="00FB0BE9">
        <w:rPr>
          <w:rFonts w:cstheme="minorHAnsi"/>
          <w:sz w:val="24"/>
          <w:szCs w:val="24"/>
          <w:lang w:val="en-GB"/>
        </w:rPr>
        <w:t xml:space="preserve">) Experiment 1: OFC lesions significantly enhance acquisition behaviour to a simple Pavlovian cue (CS) predicting a food pellet. Responding during the baseline PreCS period </w:t>
      </w:r>
      <w:r w:rsidRPr="00FB0BE9">
        <w:rPr>
          <w:rFonts w:eastAsia="Times New Roman" w:cstheme="minorHAnsi"/>
          <w:sz w:val="24"/>
          <w:szCs w:val="24"/>
          <w:lang w:val="en-GB" w:eastAsia="en-AU"/>
        </w:rPr>
        <w:t>is subtracted from responding during the CS period (</w:t>
      </w:r>
      <w:proofErr w:type="gramStart"/>
      <w:r w:rsidRPr="00FB0BE9">
        <w:rPr>
          <w:rFonts w:eastAsia="Times New Roman" w:cstheme="minorHAnsi"/>
          <w:sz w:val="24"/>
          <w:szCs w:val="24"/>
          <w:lang w:val="en-GB" w:eastAsia="en-AU"/>
        </w:rPr>
        <w:t>i.e.</w:t>
      </w:r>
      <w:proofErr w:type="gramEnd"/>
      <w:r w:rsidRPr="00FB0BE9">
        <w:rPr>
          <w:rFonts w:eastAsia="Times New Roman" w:cstheme="minorHAnsi"/>
          <w:sz w:val="24"/>
          <w:szCs w:val="24"/>
          <w:lang w:val="en-GB" w:eastAsia="en-AU"/>
        </w:rPr>
        <w:t xml:space="preserve"> CS-PreCS). Data presented in blocks of 3 days. (</w:t>
      </w:r>
      <w:r w:rsidRPr="00FB0BE9">
        <w:rPr>
          <w:rFonts w:eastAsia="Times New Roman" w:cstheme="minorHAnsi"/>
          <w:b/>
          <w:sz w:val="24"/>
          <w:szCs w:val="24"/>
          <w:lang w:val="en-GB" w:eastAsia="en-AU"/>
        </w:rPr>
        <w:t>B</w:t>
      </w:r>
      <w:r w:rsidRPr="00FB0BE9">
        <w:rPr>
          <w:rFonts w:eastAsia="Times New Roman" w:cstheme="minorHAnsi"/>
          <w:sz w:val="24"/>
          <w:szCs w:val="24"/>
          <w:lang w:val="en-GB" w:eastAsia="en-AU"/>
        </w:rPr>
        <w:t xml:space="preserve">) The effect of manipulating general levels of satiety (24 hrs ad-libitum access to food) on Pavlovian acquisition behaviour in a subset of rats (subgroup 1; sham n = 8, lesion n = 7). General satiety reduced behaviour in the lesion group and abolished group differences (sated), which returned when tested hungry 24 hours later. The effect of satiety was also evident on the first trial of the session </w:t>
      </w:r>
      <w:r w:rsidRPr="00FB0BE9">
        <w:rPr>
          <w:rFonts w:eastAsia="Times New Roman" w:cstheme="minorHAnsi"/>
          <w:sz w:val="24"/>
          <w:szCs w:val="24"/>
          <w:u w:val="single"/>
          <w:lang w:val="en-GB" w:eastAsia="en-AU"/>
        </w:rPr>
        <w:t>Figure 1-figure supplement 2</w:t>
      </w:r>
      <w:r w:rsidRPr="00FB0BE9">
        <w:rPr>
          <w:rFonts w:eastAsia="Times New Roman" w:cstheme="minorHAnsi"/>
          <w:sz w:val="24"/>
          <w:szCs w:val="24"/>
          <w:lang w:val="en-GB" w:eastAsia="en-AU"/>
        </w:rPr>
        <w:t>. (</w:t>
      </w:r>
      <w:r w:rsidRPr="00FB0BE9">
        <w:rPr>
          <w:rFonts w:eastAsia="Times New Roman" w:cstheme="minorHAnsi"/>
          <w:b/>
          <w:sz w:val="24"/>
          <w:szCs w:val="24"/>
          <w:lang w:val="en-GB" w:eastAsia="en-AU"/>
        </w:rPr>
        <w:t>C</w:t>
      </w:r>
      <w:r w:rsidRPr="00FB0BE9">
        <w:rPr>
          <w:rFonts w:eastAsia="Times New Roman" w:cstheme="minorHAnsi"/>
          <w:sz w:val="24"/>
          <w:szCs w:val="24"/>
          <w:lang w:val="en-GB" w:eastAsia="en-AU"/>
        </w:rPr>
        <w:t xml:space="preserve">) Locomotor activity (as reflected by infra-red beam breaks in a novel </w:t>
      </w:r>
      <w:proofErr w:type="gramStart"/>
      <w:r w:rsidRPr="00FB0BE9">
        <w:rPr>
          <w:rFonts w:eastAsia="Times New Roman" w:cstheme="minorHAnsi"/>
          <w:sz w:val="24"/>
          <w:szCs w:val="24"/>
          <w:lang w:val="en-GB" w:eastAsia="en-AU"/>
        </w:rPr>
        <w:t>open-field</w:t>
      </w:r>
      <w:proofErr w:type="gramEnd"/>
      <w:r w:rsidRPr="00FB0BE9">
        <w:rPr>
          <w:rFonts w:eastAsia="Times New Roman" w:cstheme="minorHAnsi"/>
          <w:sz w:val="24"/>
          <w:szCs w:val="24"/>
          <w:lang w:val="en-GB" w:eastAsia="en-AU"/>
        </w:rPr>
        <w:t>) measured over 1 hour (separated into 30 min blocks) shows no significant hyperactivity in the OFC lesion group. (</w:t>
      </w:r>
      <w:r w:rsidRPr="00FB0BE9">
        <w:rPr>
          <w:rFonts w:eastAsia="Times New Roman" w:cstheme="minorHAnsi"/>
          <w:b/>
          <w:sz w:val="24"/>
          <w:szCs w:val="24"/>
          <w:lang w:val="en-GB" w:eastAsia="en-AU"/>
        </w:rPr>
        <w:t>D</w:t>
      </w:r>
      <w:r w:rsidRPr="00FB0BE9">
        <w:rPr>
          <w:rFonts w:eastAsia="Times New Roman" w:cstheme="minorHAnsi"/>
          <w:sz w:val="24"/>
          <w:szCs w:val="24"/>
          <w:lang w:val="en-GB" w:eastAsia="en-AU"/>
        </w:rPr>
        <w:t xml:space="preserve">) The effect of outcome-specific devaluation is abolished by OFC lesions (subgroup 2; sham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8, lesion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5). After retraining with two unique Pavlovian cues and outcomes (</w:t>
      </w:r>
      <w:r w:rsidRPr="00FB0BE9">
        <w:rPr>
          <w:rFonts w:eastAsia="Times New Roman" w:cstheme="minorHAnsi"/>
          <w:sz w:val="24"/>
          <w:szCs w:val="24"/>
          <w:u w:val="single"/>
          <w:lang w:val="en-GB" w:eastAsia="en-AU"/>
        </w:rPr>
        <w:t>Figure 1-figure supplement 3A</w:t>
      </w:r>
      <w:r w:rsidRPr="00FB0BE9">
        <w:rPr>
          <w:rFonts w:eastAsia="Times New Roman" w:cstheme="minorHAnsi"/>
          <w:sz w:val="24"/>
          <w:szCs w:val="24"/>
          <w:lang w:val="en-GB" w:eastAsia="en-AU"/>
        </w:rPr>
        <w:t xml:space="preserve">), one outcome was paired with injections of LiCl to establish an outcome specific taste aversion </w:t>
      </w:r>
      <w:r w:rsidRPr="00FB0BE9">
        <w:rPr>
          <w:rFonts w:eastAsia="Times New Roman" w:cstheme="minorHAnsi"/>
          <w:sz w:val="24"/>
          <w:szCs w:val="24"/>
          <w:lang w:val="en-GB" w:eastAsia="en-AU"/>
        </w:rPr>
        <w:lastRenderedPageBreak/>
        <w:t>(</w:t>
      </w:r>
      <w:r w:rsidRPr="00FB0BE9">
        <w:rPr>
          <w:rFonts w:eastAsia="Times New Roman" w:cstheme="minorHAnsi"/>
          <w:sz w:val="24"/>
          <w:szCs w:val="24"/>
          <w:u w:val="single"/>
          <w:lang w:val="en-GB" w:eastAsia="en-AU"/>
        </w:rPr>
        <w:t>Figure 1-figure supplement 3B</w:t>
      </w:r>
      <w:r w:rsidRPr="00FB0BE9">
        <w:rPr>
          <w:rFonts w:eastAsia="Times New Roman" w:cstheme="minorHAnsi"/>
          <w:sz w:val="24"/>
          <w:szCs w:val="24"/>
          <w:lang w:val="en-GB"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FB0BE9">
        <w:rPr>
          <w:rFonts w:cstheme="minorHAnsi"/>
          <w:color w:val="212121"/>
          <w:sz w:val="24"/>
          <w:szCs w:val="24"/>
          <w:shd w:val="clear" w:color="auto" w:fill="FFFFFF"/>
          <w:lang w:val="en-GB"/>
        </w:rPr>
        <w:t>Error bars depict ± SEM.</w:t>
      </w:r>
    </w:p>
    <w:p w14:paraId="76FD6A72" w14:textId="77777777"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193A8542" w14:textId="51E51A1B" w:rsidR="008C0345" w:rsidRDefault="008C0345" w:rsidP="00F04D98">
      <w:pPr>
        <w:pStyle w:val="BodyText"/>
        <w:spacing w:line="480" w:lineRule="auto"/>
        <w:rPr>
          <w:b/>
          <w:lang w:val="en-GB"/>
        </w:rPr>
      </w:pPr>
      <w:r w:rsidRPr="00FB0BE9">
        <w:rPr>
          <w:b/>
          <w:lang w:val="en-GB"/>
        </w:rPr>
        <w:lastRenderedPageBreak/>
        <w:t xml:space="preserve">Experiment 2: Post-training muscimol </w:t>
      </w:r>
      <w:proofErr w:type="gramStart"/>
      <w:r w:rsidRPr="00FB0BE9">
        <w:rPr>
          <w:b/>
          <w:lang w:val="en-GB"/>
        </w:rPr>
        <w:t>inactivation</w:t>
      </w:r>
      <w:proofErr w:type="gramEnd"/>
    </w:p>
    <w:p w14:paraId="4B543637" w14:textId="77777777" w:rsidR="00D77087" w:rsidRPr="00C003A9" w:rsidRDefault="00D77087" w:rsidP="00D77087">
      <w:pPr>
        <w:spacing w:line="480" w:lineRule="auto"/>
        <w:rPr>
          <w:rFonts w:ascii="Times New Roman" w:eastAsia="Calibri" w:hAnsi="Times New Roman" w:cs="Times New Roman"/>
          <w:b/>
          <w:color w:val="FF0000"/>
          <w:sz w:val="24"/>
          <w:szCs w:val="24"/>
          <w:lang w:val="en-GB"/>
        </w:rPr>
      </w:pPr>
      <w:r w:rsidRPr="00C003A9">
        <w:rPr>
          <w:rFonts w:ascii="Times New Roman" w:eastAsia="Calibri" w:hAnsi="Times New Roman" w:cs="Times New Roman"/>
          <w:b/>
          <w:color w:val="FF0000"/>
          <w:sz w:val="24"/>
          <w:szCs w:val="24"/>
          <w:lang w:val="en-GB"/>
        </w:rPr>
        <w:t>Histology and Group Allocation</w:t>
      </w:r>
    </w:p>
    <w:p w14:paraId="78B0B8F7" w14:textId="77777777" w:rsidR="00D77087" w:rsidRPr="00C003A9" w:rsidRDefault="00D77087" w:rsidP="00D77087">
      <w:pPr>
        <w:spacing w:line="480" w:lineRule="auto"/>
        <w:rPr>
          <w:rFonts w:ascii="Times New Roman" w:eastAsia="Calibri" w:hAnsi="Times New Roman" w:cs="Times New Roman"/>
          <w:color w:val="FF0000"/>
          <w:sz w:val="24"/>
          <w:szCs w:val="24"/>
          <w:lang w:val="en-GB"/>
        </w:rPr>
      </w:pPr>
      <w:r w:rsidRPr="00C003A9">
        <w:rPr>
          <w:rFonts w:ascii="Times New Roman" w:eastAsia="Calibri" w:hAnsi="Times New Roman" w:cs="Times New Roman"/>
          <w:color w:val="FF0000"/>
          <w:sz w:val="24"/>
          <w:szCs w:val="24"/>
          <w:lang w:val="en-GB"/>
        </w:rPr>
        <w:t xml:space="preserve">Cannulae placements are illustrated in Figure 2-figure supplement 2. One animal did not recover from surgery and was excluded. Three animals were excluded because of the cannulae assembly detaching from the skull. A further 3 animals were excluded because of failing to consume the pellets after recovery from surgery. One animal from the muscimol group was excluded from analysis because of a cannula tip embedded within the white matter of the forceps minor of the corpus callosum. Therefore, a total of 8 animals were excluded leaving </w:t>
      </w:r>
      <w:r w:rsidRPr="00C003A9">
        <w:rPr>
          <w:rFonts w:ascii="Times New Roman" w:eastAsia="Calibri" w:hAnsi="Times New Roman" w:cs="Times New Roman"/>
          <w:i/>
          <w:color w:val="FF0000"/>
          <w:sz w:val="24"/>
          <w:szCs w:val="24"/>
          <w:lang w:val="en-GB"/>
        </w:rPr>
        <w:t>N</w:t>
      </w:r>
      <w:r w:rsidRPr="00C003A9">
        <w:rPr>
          <w:rFonts w:ascii="Times New Roman" w:eastAsia="Calibri" w:hAnsi="Times New Roman" w:cs="Times New Roman"/>
          <w:color w:val="FF0000"/>
          <w:sz w:val="24"/>
          <w:szCs w:val="24"/>
          <w:lang w:val="en-GB"/>
        </w:rPr>
        <w:t xml:space="preserve"> = 24 (saline </w:t>
      </w:r>
      <w:r w:rsidRPr="00C003A9">
        <w:rPr>
          <w:rFonts w:ascii="Times New Roman" w:eastAsia="Calibri" w:hAnsi="Times New Roman" w:cs="Times New Roman"/>
          <w:i/>
          <w:color w:val="FF0000"/>
          <w:sz w:val="24"/>
          <w:szCs w:val="24"/>
          <w:lang w:val="en-GB"/>
        </w:rPr>
        <w:t>n</w:t>
      </w:r>
      <w:r w:rsidRPr="00C003A9">
        <w:rPr>
          <w:rFonts w:ascii="Times New Roman" w:eastAsia="Calibri" w:hAnsi="Times New Roman" w:cs="Times New Roman"/>
          <w:color w:val="FF0000"/>
          <w:sz w:val="24"/>
          <w:szCs w:val="24"/>
          <w:lang w:val="en-GB"/>
        </w:rPr>
        <w:t xml:space="preserve"> = 12, muscimol </w:t>
      </w:r>
      <w:r w:rsidRPr="00C003A9">
        <w:rPr>
          <w:rFonts w:ascii="Times New Roman" w:eastAsia="Calibri" w:hAnsi="Times New Roman" w:cs="Times New Roman"/>
          <w:i/>
          <w:color w:val="FF0000"/>
          <w:sz w:val="24"/>
          <w:szCs w:val="24"/>
          <w:lang w:val="en-GB"/>
        </w:rPr>
        <w:t>n</w:t>
      </w:r>
      <w:r w:rsidRPr="00C003A9">
        <w:rPr>
          <w:rFonts w:ascii="Times New Roman" w:eastAsia="Calibri" w:hAnsi="Times New Roman" w:cs="Times New Roman"/>
          <w:color w:val="FF0000"/>
          <w:sz w:val="24"/>
          <w:szCs w:val="24"/>
          <w:lang w:val="en-GB"/>
        </w:rPr>
        <w:t xml:space="preserve"> = 12).</w:t>
      </w:r>
    </w:p>
    <w:p w14:paraId="2EB4C588" w14:textId="77777777" w:rsidR="00D77087" w:rsidRPr="00C003A9" w:rsidRDefault="00D77087" w:rsidP="00D77087">
      <w:pPr>
        <w:spacing w:line="480" w:lineRule="auto"/>
        <w:rPr>
          <w:rFonts w:ascii="Times New Roman" w:eastAsia="Calibri" w:hAnsi="Times New Roman" w:cs="Times New Roman"/>
          <w:b/>
          <w:color w:val="FF0000"/>
          <w:sz w:val="24"/>
          <w:szCs w:val="24"/>
          <w:lang w:val="en-GB"/>
        </w:rPr>
      </w:pPr>
      <w:r w:rsidRPr="00C003A9">
        <w:rPr>
          <w:rFonts w:ascii="Times New Roman" w:eastAsia="Calibri" w:hAnsi="Times New Roman" w:cs="Times New Roman"/>
          <w:b/>
          <w:color w:val="FF0000"/>
          <w:sz w:val="24"/>
          <w:szCs w:val="24"/>
          <w:lang w:val="en-GB"/>
        </w:rPr>
        <w:t>PreCS Rates</w:t>
      </w:r>
    </w:p>
    <w:p w14:paraId="5D2764D5" w14:textId="2819A695" w:rsidR="00D77087" w:rsidRPr="00C003A9" w:rsidRDefault="00D77087" w:rsidP="00D77087">
      <w:pPr>
        <w:spacing w:after="240" w:line="480" w:lineRule="auto"/>
        <w:rPr>
          <w:rFonts w:ascii="Times New Roman" w:eastAsia="Calibri" w:hAnsi="Times New Roman" w:cs="Times New Roman"/>
          <w:color w:val="FF0000"/>
          <w:sz w:val="24"/>
          <w:szCs w:val="24"/>
          <w:lang w:val="en-GB"/>
        </w:rPr>
      </w:pPr>
      <w:r w:rsidRPr="00C003A9">
        <w:rPr>
          <w:rFonts w:ascii="Times New Roman" w:eastAsia="Calibri" w:hAnsi="Times New Roman" w:cs="Times New Roman"/>
          <w:color w:val="FF0000"/>
          <w:sz w:val="24"/>
          <w:szCs w:val="24"/>
          <w:lang w:val="en-GB"/>
        </w:rPr>
        <w:t xml:space="preserve">PreCS baseline responding did not differ between infusion groups across training. In particular, during the infusion period a Group x Day (4 days) mixed ANOVA on </w:t>
      </w:r>
      <w:r w:rsidR="00200865" w:rsidRPr="00C003A9">
        <w:rPr>
          <w:rFonts w:ascii="Times New Roman" w:eastAsia="Calibri" w:hAnsi="Times New Roman" w:cs="Times New Roman"/>
          <w:color w:val="FF0000"/>
          <w:sz w:val="24"/>
          <w:szCs w:val="24"/>
          <w:lang w:val="en-GB"/>
        </w:rPr>
        <w:t>P</w:t>
      </w:r>
      <w:r w:rsidRPr="00C003A9">
        <w:rPr>
          <w:rFonts w:ascii="Times New Roman" w:eastAsia="Calibri" w:hAnsi="Times New Roman" w:cs="Times New Roman"/>
          <w:color w:val="FF0000"/>
          <w:sz w:val="24"/>
          <w:szCs w:val="24"/>
          <w:lang w:val="en-GB"/>
        </w:rPr>
        <w:t xml:space="preserve">reCS responses revealed a significant effect of Day </w:t>
      </w:r>
      <w:r w:rsidRPr="00C003A9">
        <w:rPr>
          <w:rFonts w:ascii="Times New Roman" w:eastAsia="Times New Roman" w:hAnsi="Times New Roman" w:cs="Times New Roman"/>
          <w:color w:val="FF0000"/>
          <w:sz w:val="24"/>
          <w:szCs w:val="24"/>
          <w:lang w:val="en-GB" w:eastAsia="en-AU"/>
        </w:rPr>
        <w:t>(</w:t>
      </w:r>
      <w:proofErr w:type="gramStart"/>
      <w:r w:rsidRPr="00C003A9">
        <w:rPr>
          <w:rFonts w:ascii="Times New Roman" w:eastAsia="Calibri" w:hAnsi="Times New Roman" w:cs="Times New Roman"/>
          <w:i/>
          <w:iCs/>
          <w:color w:val="FF0000"/>
          <w:sz w:val="24"/>
          <w:szCs w:val="24"/>
          <w:lang w:val="en-GB"/>
        </w:rPr>
        <w:t>F</w:t>
      </w:r>
      <w:r w:rsidRPr="00C003A9">
        <w:rPr>
          <w:rFonts w:ascii="Times New Roman" w:eastAsia="Calibri" w:hAnsi="Times New Roman" w:cs="Times New Roman"/>
          <w:color w:val="FF0000"/>
          <w:sz w:val="24"/>
          <w:szCs w:val="24"/>
          <w:vertAlign w:val="subscript"/>
          <w:lang w:val="en-GB"/>
        </w:rPr>
        <w:t>(</w:t>
      </w:r>
      <w:proofErr w:type="gramEnd"/>
      <w:r w:rsidRPr="00C003A9">
        <w:rPr>
          <w:rFonts w:ascii="Times New Roman" w:eastAsia="Calibri" w:hAnsi="Times New Roman" w:cs="Times New Roman"/>
          <w:color w:val="FF0000"/>
          <w:sz w:val="24"/>
          <w:szCs w:val="24"/>
          <w:vertAlign w:val="subscript"/>
          <w:lang w:val="en-GB"/>
        </w:rPr>
        <w:t>3, 66)</w:t>
      </w:r>
      <w:r w:rsidRPr="00C003A9">
        <w:rPr>
          <w:rFonts w:ascii="Times New Roman" w:eastAsia="Calibri" w:hAnsi="Times New Roman" w:cs="Times New Roman"/>
          <w:color w:val="FF0000"/>
          <w:sz w:val="24"/>
          <w:szCs w:val="24"/>
          <w:lang w:val="en-GB"/>
        </w:rPr>
        <w:t xml:space="preserve"> = 5.95,</w:t>
      </w:r>
      <w:r w:rsidRPr="00C003A9">
        <w:rPr>
          <w:rFonts w:ascii="Times New Roman" w:eastAsia="Calibri" w:hAnsi="Times New Roman" w:cs="Times New Roman"/>
          <w:i/>
          <w:iCs/>
          <w:color w:val="FF0000"/>
          <w:sz w:val="24"/>
          <w:szCs w:val="24"/>
          <w:lang w:val="en-GB"/>
        </w:rPr>
        <w:t xml:space="preserve"> p</w:t>
      </w:r>
      <w:r w:rsidRPr="00C003A9">
        <w:rPr>
          <w:rFonts w:ascii="Times New Roman" w:eastAsia="Calibri" w:hAnsi="Times New Roman" w:cs="Times New Roman"/>
          <w:color w:val="FF0000"/>
          <w:sz w:val="24"/>
          <w:szCs w:val="24"/>
          <w:lang w:val="en-GB"/>
        </w:rPr>
        <w:t xml:space="preserve"> = .001</w:t>
      </w:r>
      <w:r w:rsidRPr="00C003A9">
        <w:rPr>
          <w:rFonts w:ascii="Times New Roman" w:eastAsia="Times New Roman" w:hAnsi="Times New Roman" w:cs="Times New Roman"/>
          <w:color w:val="FF0000"/>
          <w:sz w:val="24"/>
          <w:szCs w:val="24"/>
          <w:lang w:val="en-GB"/>
        </w:rPr>
        <w:t xml:space="preserve">) but no significant effect of Group </w:t>
      </w:r>
      <w:r w:rsidRPr="00C003A9">
        <w:rPr>
          <w:rFonts w:ascii="Times New Roman" w:eastAsia="Times New Roman" w:hAnsi="Times New Roman" w:cs="Times New Roman"/>
          <w:color w:val="FF0000"/>
          <w:sz w:val="24"/>
          <w:szCs w:val="24"/>
          <w:lang w:val="en-GB" w:eastAsia="en-AU"/>
        </w:rPr>
        <w:t>(</w:t>
      </w:r>
      <w:r w:rsidRPr="00C003A9">
        <w:rPr>
          <w:rFonts w:ascii="Times New Roman" w:eastAsia="Calibri" w:hAnsi="Times New Roman" w:cs="Times New Roman"/>
          <w:i/>
          <w:iCs/>
          <w:color w:val="FF0000"/>
          <w:sz w:val="24"/>
          <w:szCs w:val="24"/>
          <w:lang w:val="en-GB"/>
        </w:rPr>
        <w:t>F</w:t>
      </w:r>
      <w:r w:rsidRPr="00C003A9">
        <w:rPr>
          <w:rFonts w:ascii="Times New Roman" w:eastAsia="Calibri" w:hAnsi="Times New Roman" w:cs="Times New Roman"/>
          <w:color w:val="FF0000"/>
          <w:sz w:val="24"/>
          <w:szCs w:val="24"/>
          <w:vertAlign w:val="subscript"/>
          <w:lang w:val="en-GB"/>
        </w:rPr>
        <w:t>(1, 22)</w:t>
      </w:r>
      <w:r w:rsidRPr="00C003A9">
        <w:rPr>
          <w:rFonts w:ascii="Times New Roman" w:eastAsia="Calibri" w:hAnsi="Times New Roman" w:cs="Times New Roman"/>
          <w:color w:val="FF0000"/>
          <w:sz w:val="24"/>
          <w:szCs w:val="24"/>
          <w:lang w:val="en-GB"/>
        </w:rPr>
        <w:t xml:space="preserve"> = 0.01,</w:t>
      </w:r>
      <w:r w:rsidRPr="00C003A9">
        <w:rPr>
          <w:rFonts w:ascii="Times New Roman" w:eastAsia="Calibri" w:hAnsi="Times New Roman" w:cs="Times New Roman"/>
          <w:i/>
          <w:iCs/>
          <w:color w:val="FF0000"/>
          <w:sz w:val="24"/>
          <w:szCs w:val="24"/>
          <w:lang w:val="en-GB"/>
        </w:rPr>
        <w:t xml:space="preserve"> p</w:t>
      </w:r>
      <w:r w:rsidRPr="00C003A9">
        <w:rPr>
          <w:rFonts w:ascii="Times New Roman" w:eastAsia="Calibri" w:hAnsi="Times New Roman" w:cs="Times New Roman"/>
          <w:color w:val="FF0000"/>
          <w:sz w:val="24"/>
          <w:szCs w:val="24"/>
          <w:lang w:val="en-GB"/>
        </w:rPr>
        <w:t xml:space="preserve"> = .93</w:t>
      </w:r>
      <w:r w:rsidRPr="00C003A9">
        <w:rPr>
          <w:rFonts w:ascii="Times New Roman" w:eastAsia="Times New Roman" w:hAnsi="Times New Roman" w:cs="Times New Roman"/>
          <w:color w:val="FF0000"/>
          <w:sz w:val="24"/>
          <w:szCs w:val="24"/>
          <w:lang w:val="en-GB"/>
        </w:rPr>
        <w:t xml:space="preserve">) or Group x Day interaction </w:t>
      </w:r>
      <w:r w:rsidRPr="00C003A9">
        <w:rPr>
          <w:rFonts w:ascii="Times New Roman" w:eastAsia="Times New Roman" w:hAnsi="Times New Roman" w:cs="Times New Roman"/>
          <w:color w:val="FF0000"/>
          <w:sz w:val="24"/>
          <w:szCs w:val="24"/>
          <w:lang w:val="en-GB" w:eastAsia="en-AU"/>
        </w:rPr>
        <w:t>(</w:t>
      </w:r>
      <w:r w:rsidRPr="00C003A9">
        <w:rPr>
          <w:rFonts w:ascii="Times New Roman" w:eastAsia="Calibri" w:hAnsi="Times New Roman" w:cs="Times New Roman"/>
          <w:i/>
          <w:iCs/>
          <w:color w:val="FF0000"/>
          <w:sz w:val="24"/>
          <w:szCs w:val="24"/>
          <w:lang w:val="en-GB"/>
        </w:rPr>
        <w:t>F</w:t>
      </w:r>
      <w:r w:rsidRPr="00C003A9">
        <w:rPr>
          <w:rFonts w:ascii="Times New Roman" w:eastAsia="Calibri" w:hAnsi="Times New Roman" w:cs="Times New Roman"/>
          <w:color w:val="FF0000"/>
          <w:sz w:val="24"/>
          <w:szCs w:val="24"/>
          <w:vertAlign w:val="subscript"/>
          <w:lang w:val="en-GB"/>
        </w:rPr>
        <w:t>(3, 66)</w:t>
      </w:r>
      <w:r w:rsidRPr="00C003A9">
        <w:rPr>
          <w:rFonts w:ascii="Times New Roman" w:eastAsia="Calibri" w:hAnsi="Times New Roman" w:cs="Times New Roman"/>
          <w:color w:val="FF0000"/>
          <w:sz w:val="24"/>
          <w:szCs w:val="24"/>
          <w:lang w:val="en-GB"/>
        </w:rPr>
        <w:t xml:space="preserve"> = 0.41,</w:t>
      </w:r>
      <w:r w:rsidRPr="00C003A9">
        <w:rPr>
          <w:rFonts w:ascii="Times New Roman" w:eastAsia="Calibri" w:hAnsi="Times New Roman" w:cs="Times New Roman"/>
          <w:i/>
          <w:iCs/>
          <w:color w:val="FF0000"/>
          <w:sz w:val="24"/>
          <w:szCs w:val="24"/>
          <w:lang w:val="en-GB"/>
        </w:rPr>
        <w:t xml:space="preserve"> p</w:t>
      </w:r>
      <w:r w:rsidRPr="00C003A9">
        <w:rPr>
          <w:rFonts w:ascii="Times New Roman" w:eastAsia="Calibri" w:hAnsi="Times New Roman" w:cs="Times New Roman"/>
          <w:color w:val="FF0000"/>
          <w:sz w:val="24"/>
          <w:szCs w:val="24"/>
          <w:lang w:val="en-GB"/>
        </w:rPr>
        <w:t xml:space="preserve"> = .741</w:t>
      </w:r>
      <w:r w:rsidRPr="00C003A9">
        <w:rPr>
          <w:rFonts w:ascii="Times New Roman" w:eastAsia="Times New Roman" w:hAnsi="Times New Roman" w:cs="Times New Roman"/>
          <w:color w:val="FF0000"/>
          <w:sz w:val="24"/>
          <w:szCs w:val="24"/>
          <w:lang w:val="en-GB"/>
        </w:rPr>
        <w:t xml:space="preserve">). PreCS response rates on these days were, saline </w:t>
      </w:r>
      <w:r w:rsidRPr="00C003A9">
        <w:rPr>
          <w:rFonts w:ascii="Times New Roman" w:eastAsia="Times New Roman" w:hAnsi="Times New Roman" w:cs="Times New Roman"/>
          <w:i/>
          <w:color w:val="FF0000"/>
          <w:sz w:val="24"/>
          <w:szCs w:val="24"/>
          <w:lang w:val="en-GB"/>
        </w:rPr>
        <w:t>M</w:t>
      </w:r>
      <w:r w:rsidRPr="00C003A9">
        <w:rPr>
          <w:rFonts w:ascii="Times New Roman" w:eastAsia="Times New Roman" w:hAnsi="Times New Roman" w:cs="Times New Roman"/>
          <w:color w:val="FF0000"/>
          <w:sz w:val="24"/>
          <w:szCs w:val="24"/>
          <w:lang w:val="en-GB"/>
        </w:rPr>
        <w:t xml:space="preserve"> = 0.70, </w:t>
      </w:r>
      <w:r w:rsidRPr="00C003A9">
        <w:rPr>
          <w:rFonts w:ascii="Times New Roman" w:eastAsia="Times New Roman" w:hAnsi="Times New Roman" w:cs="Times New Roman"/>
          <w:i/>
          <w:color w:val="FF0000"/>
          <w:sz w:val="24"/>
          <w:szCs w:val="24"/>
          <w:lang w:val="en-GB"/>
        </w:rPr>
        <w:t xml:space="preserve">SD </w:t>
      </w:r>
      <w:r w:rsidRPr="00C003A9">
        <w:rPr>
          <w:rFonts w:ascii="Times New Roman" w:eastAsia="Times New Roman" w:hAnsi="Times New Roman" w:cs="Times New Roman"/>
          <w:color w:val="FF0000"/>
          <w:sz w:val="24"/>
          <w:szCs w:val="24"/>
          <w:lang w:val="en-GB"/>
        </w:rPr>
        <w:t>= .48, muscimol</w:t>
      </w:r>
      <w:r w:rsidRPr="00C003A9">
        <w:rPr>
          <w:rFonts w:ascii="Times New Roman" w:eastAsia="Times New Roman" w:hAnsi="Times New Roman" w:cs="Times New Roman"/>
          <w:i/>
          <w:color w:val="FF0000"/>
          <w:sz w:val="24"/>
          <w:szCs w:val="24"/>
          <w:lang w:val="en-GB"/>
        </w:rPr>
        <w:t xml:space="preserve"> M</w:t>
      </w:r>
      <w:r w:rsidRPr="00C003A9">
        <w:rPr>
          <w:rFonts w:ascii="Times New Roman" w:eastAsia="Times New Roman" w:hAnsi="Times New Roman" w:cs="Times New Roman"/>
          <w:color w:val="FF0000"/>
          <w:sz w:val="24"/>
          <w:szCs w:val="24"/>
          <w:lang w:val="en-GB"/>
        </w:rPr>
        <w:t xml:space="preserve"> = 0.72, </w:t>
      </w:r>
      <w:r w:rsidRPr="00C003A9">
        <w:rPr>
          <w:rFonts w:ascii="Times New Roman" w:eastAsia="Times New Roman" w:hAnsi="Times New Roman" w:cs="Times New Roman"/>
          <w:i/>
          <w:color w:val="FF0000"/>
          <w:sz w:val="24"/>
          <w:szCs w:val="24"/>
          <w:lang w:val="en-GB"/>
        </w:rPr>
        <w:t xml:space="preserve">SD </w:t>
      </w:r>
      <w:r w:rsidRPr="00C003A9">
        <w:rPr>
          <w:rFonts w:ascii="Times New Roman" w:eastAsia="Times New Roman" w:hAnsi="Times New Roman" w:cs="Times New Roman"/>
          <w:color w:val="FF0000"/>
          <w:sz w:val="24"/>
          <w:szCs w:val="24"/>
          <w:lang w:val="en-GB"/>
        </w:rPr>
        <w:t>= .48.</w:t>
      </w:r>
    </w:p>
    <w:p w14:paraId="7516EF58" w14:textId="1EA1801C" w:rsidR="008C0345" w:rsidRPr="00FB0BE9" w:rsidRDefault="008C0345" w:rsidP="00F04D98">
      <w:pPr>
        <w:pStyle w:val="BodyText"/>
        <w:spacing w:line="480" w:lineRule="auto"/>
        <w:rPr>
          <w:lang w:val="en-GB"/>
        </w:rPr>
      </w:pPr>
      <w:r w:rsidRPr="00FB0BE9">
        <w:rPr>
          <w:lang w:val="en-GB"/>
        </w:rPr>
        <w:t xml:space="preserve">The enhanced Pavlovian responding observed following OFC lesions (Figure 1A) may be due to enhanced learning of a general cue-outcome predictive relationship in the OFC lesion group (Figure 2-figure supplement 1). This is consistent with a role for the OFC in representing outcome expectancy information. For example, incremental learning about a cue-outcome relationship is thought to depend upon prediction errors </w:t>
      </w:r>
      <w:r w:rsidRPr="00FB0BE9">
        <w:rPr>
          <w:lang w:val="en-GB"/>
        </w:rPr>
        <w:fldChar w:fldCharType="begin" w:fldLock="1"/>
      </w:r>
      <w:r w:rsidR="006F7824">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Rescorla and Wagner 1972; Mackintosh 1975; Pearce and Hall 1980; Sutton and Barto 1998; LePelley 2004; Esber and Haselgrove 2011; Nasser et al. 2017)","plainTextFormattedCitation":"(Rescorla and Wagner 1972; Mackintosh 1975; Pearce and Hall 1980; Sutton and Barto 1998; LePelley 2004; Esber and Haselgrove 2011; Nasser et al. 2017)","previouslyFormattedCitation":"(Rescorla and Wagner 1972; Mackintosh 1975; Pearce and Hall 1980; Sutton and Barto 1998; LePelley 2004; Esber and Haselgrove 2011; Nasser et al. 2017)"},"properties":{"noteIndex":0},"schema":"https://github.com/citation-style-language/schema/raw/master/csl-citation.json"}</w:instrText>
      </w:r>
      <w:r w:rsidRPr="00FB0BE9">
        <w:rPr>
          <w:lang w:val="en-GB"/>
        </w:rPr>
        <w:fldChar w:fldCharType="separate"/>
      </w:r>
      <w:r w:rsidR="006D3404" w:rsidRPr="006D3404">
        <w:rPr>
          <w:noProof/>
          <w:lang w:val="en-GB"/>
        </w:rPr>
        <w:t xml:space="preserve">(Rescorla and Wagner 1972; Mackintosh 1975; Pearce and Hall 1980; Sutton and Barto 1998; LePelley 2004; Esber and </w:t>
      </w:r>
      <w:r w:rsidR="006D3404" w:rsidRPr="006D3404">
        <w:rPr>
          <w:noProof/>
          <w:lang w:val="en-GB"/>
        </w:rPr>
        <w:lastRenderedPageBreak/>
        <w:t>Haselgrove 2011; Nasser et al. 2017)</w:t>
      </w:r>
      <w:r w:rsidRPr="00FB0BE9">
        <w:rPr>
          <w:lang w:val="en-GB"/>
        </w:rPr>
        <w:fldChar w:fldCharType="end"/>
      </w:r>
      <w:r w:rsidRPr="00FB0BE9">
        <w:rPr>
          <w:lang w:val="en-GB"/>
        </w:rPr>
        <w:t xml:space="preserve">, i.e. the difference between the experience outcome value and the expected outcome value. The expected outcome value of a cue is incrementally updated until this prediction error discrepancy is minimised. If the OFC carries some aspect of outcome expectancy information </w:t>
      </w:r>
      <w:r w:rsidRPr="00FB0BE9">
        <w:rPr>
          <w:lang w:val="en-GB"/>
        </w:rPr>
        <w:fldChar w:fldCharType="begin" w:fldLock="1"/>
      </w:r>
      <w:r w:rsidR="006F7824">
        <w:rPr>
          <w:lang w:val="en-GB"/>
        </w:rPr>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Takahashi et al. 2011)","plainTextFormattedCitation":"(Baxter et al. 2000; Pears et al. 2003; Schoenbaum et al. 2009; Takahashi et al. 2009; Takahashi et al. 2011)","previouslyFormattedCitation":"(Baxter et al. 2000; Pears et al. 2003; Schoenbaum et al. 2009; Takahashi et al. 2009; Takahashi et al. 2011)"},"properties":{"noteIndex":0},"schema":"https://github.com/citation-style-language/schema/raw/master/csl-citation.json"}</w:instrText>
      </w:r>
      <w:r w:rsidRPr="00FB0BE9">
        <w:rPr>
          <w:lang w:val="en-GB"/>
        </w:rPr>
        <w:fldChar w:fldCharType="separate"/>
      </w:r>
      <w:r w:rsidR="006D3404" w:rsidRPr="006D3404">
        <w:rPr>
          <w:noProof/>
          <w:lang w:val="en-GB"/>
        </w:rPr>
        <w:t>(Baxter et al. 2000; Pears et al. 2003; Schoenbaum et al. 2009; Takahashi et al. 2009; Takahashi et al. 2011)</w:t>
      </w:r>
      <w:r w:rsidRPr="00FB0BE9">
        <w:rPr>
          <w:lang w:val="en-GB"/>
        </w:rPr>
        <w:fldChar w:fldCharType="end"/>
      </w:r>
      <w:r w:rsidRPr="00FB0BE9">
        <w:rPr>
          <w:lang w:val="en-GB"/>
        </w:rPr>
        <w:t xml:space="preserve">, then OFC lesions might consistently reduce/underestimate the expected value of a cue which in turn would result in abnormally persistent prediction errors and enhanced learning. Therefore, disruption of OFC function should temporarily lower expected value, and enhance prediction errors and learning supported by other brain regions (for modelling of this prediction see Figure 2-figure supplement 1). We tested this hypothesis by inactivating the OFC after first successfully acquiring cue-outcome learning </w:t>
      </w:r>
      <w:proofErr w:type="gramStart"/>
      <w:r w:rsidRPr="00FB0BE9">
        <w:rPr>
          <w:lang w:val="en-GB"/>
        </w:rPr>
        <w:t>i.e.</w:t>
      </w:r>
      <w:proofErr w:type="gramEnd"/>
      <w:r w:rsidRPr="00FB0BE9">
        <w:rPr>
          <w:lang w:val="en-GB"/>
        </w:rPr>
        <w:t xml:space="preserve"> when expected value is high and prediction errors are low. If the OFC carries some aspect of the learned expected value, then inactivation of the OFC should restore prediction errors at the time of </w:t>
      </w:r>
      <w:r w:rsidR="00DF7BD4" w:rsidRPr="00FB0BE9">
        <w:rPr>
          <w:lang w:val="en-GB"/>
        </w:rPr>
        <w:t>reward and</w:t>
      </w:r>
      <w:r w:rsidRPr="00FB0BE9">
        <w:rPr>
          <w:lang w:val="en-GB"/>
        </w:rPr>
        <w:t xml:space="preserve">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Figure 2-figure supplement 1).</w:t>
      </w:r>
    </w:p>
    <w:p w14:paraId="1116F4F4" w14:textId="4A242BC3" w:rsidR="00FE4BF9" w:rsidRPr="00FB0BE9" w:rsidRDefault="00FE4BF9" w:rsidP="007E4BB9">
      <w:pPr>
        <w:spacing w:line="240" w:lineRule="auto"/>
        <w:jc w:val="center"/>
        <w:rPr>
          <w:rFonts w:cstheme="minorHAnsi"/>
          <w:color w:val="212121"/>
          <w:sz w:val="24"/>
          <w:szCs w:val="24"/>
          <w:shd w:val="clear" w:color="auto" w:fill="FFFFFF"/>
          <w:lang w:val="en-GB"/>
        </w:rPr>
      </w:pPr>
      <w:r w:rsidRPr="00FB0BE9">
        <w:rPr>
          <w:rFonts w:cstheme="minorHAnsi"/>
          <w:noProof/>
          <w:color w:val="212121"/>
          <w:sz w:val="24"/>
          <w:szCs w:val="24"/>
          <w:shd w:val="clear" w:color="auto" w:fill="FFFFFF"/>
          <w:lang w:val="en-GB"/>
        </w:rPr>
        <w:lastRenderedPageBreak/>
        <w:drawing>
          <wp:inline distT="0" distB="0" distL="0" distR="0" wp14:anchorId="5BD83931" wp14:editId="6CB3D5F6">
            <wp:extent cx="3416300" cy="23380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6300" cy="2338070"/>
                    </a:xfrm>
                    <a:prstGeom prst="rect">
                      <a:avLst/>
                    </a:prstGeom>
                    <a:noFill/>
                    <a:ln>
                      <a:noFill/>
                    </a:ln>
                  </pic:spPr>
                </pic:pic>
              </a:graphicData>
            </a:graphic>
          </wp:inline>
        </w:drawing>
      </w:r>
    </w:p>
    <w:p w14:paraId="38BFFA8D" w14:textId="2D8762B3" w:rsidR="00FE4BF9" w:rsidRPr="00FB0BE9" w:rsidRDefault="00FE4BF9" w:rsidP="00FE4BF9">
      <w:pPr>
        <w:spacing w:line="480" w:lineRule="auto"/>
        <w:rPr>
          <w:rFonts w:cstheme="minorHAnsi"/>
          <w:color w:val="212121"/>
          <w:sz w:val="24"/>
          <w:szCs w:val="24"/>
          <w:shd w:val="clear" w:color="auto" w:fill="FFFFFF"/>
          <w:lang w:val="en-GB"/>
        </w:rPr>
      </w:pPr>
      <w:r w:rsidRPr="00FB0BE9">
        <w:rPr>
          <w:rFonts w:cstheme="minorHAnsi"/>
          <w:b/>
          <w:color w:val="212121"/>
          <w:sz w:val="24"/>
          <w:szCs w:val="24"/>
          <w:shd w:val="clear" w:color="auto" w:fill="FFFFFF"/>
          <w:lang w:val="en-GB"/>
        </w:rPr>
        <w:t>Figure 2.</w:t>
      </w:r>
      <w:r w:rsidRPr="00FB0BE9">
        <w:rPr>
          <w:rFonts w:cstheme="minorHAnsi"/>
          <w:color w:val="212121"/>
          <w:sz w:val="24"/>
          <w:szCs w:val="24"/>
          <w:shd w:val="clear" w:color="auto" w:fill="FFFFFF"/>
          <w:lang w:val="en-GB"/>
        </w:rPr>
        <w:t xml:space="preserve"> Post-training OFC inactivation suppresses Pavlovian acquisition behaviour, in contrast to pre-training lesions which increased Pavlovian acquisition behaviour. If pre-training lesions increase Pavlovian learning, then post-training lesions or inactivation should also increase learning (rationale and learning model predictions in </w:t>
      </w:r>
      <w:r w:rsidRPr="00FB0BE9">
        <w:rPr>
          <w:rFonts w:cstheme="minorHAnsi"/>
          <w:color w:val="212121"/>
          <w:sz w:val="24"/>
          <w:szCs w:val="24"/>
          <w:u w:val="single"/>
          <w:shd w:val="clear" w:color="auto" w:fill="FFFFFF"/>
          <w:lang w:val="en-GB"/>
        </w:rPr>
        <w:t>Figure 2-figure supplement 1</w:t>
      </w:r>
      <w:r w:rsidRPr="00FB0BE9">
        <w:rPr>
          <w:rFonts w:cstheme="minorHAnsi"/>
          <w:color w:val="212121"/>
          <w:sz w:val="24"/>
          <w:szCs w:val="24"/>
          <w:shd w:val="clear" w:color="auto" w:fill="FFFFFF"/>
          <w:lang w:val="en-GB"/>
        </w:rPr>
        <w:t xml:space="preserve">). Experiment 2: Rates of discriminative responding (CS-PreCS) during initial acquisition (sessions 1-9), post-operative recovery (post), following intra-OFC infusion of muscimol or saline (sessions 12-15), and without infusion (sessions 16-17). Cannulae placements depicted in </w:t>
      </w:r>
      <w:r w:rsidRPr="00FB0BE9">
        <w:rPr>
          <w:rFonts w:cstheme="minorHAnsi"/>
          <w:color w:val="212121"/>
          <w:sz w:val="24"/>
          <w:szCs w:val="24"/>
          <w:u w:val="single"/>
          <w:shd w:val="clear" w:color="auto" w:fill="FFFFFF"/>
          <w:lang w:val="en-GB"/>
        </w:rPr>
        <w:t>Figure 2-figure supplement 2</w:t>
      </w:r>
      <w:r w:rsidRPr="00FB0BE9">
        <w:rPr>
          <w:rFonts w:cstheme="minorHAnsi"/>
          <w:color w:val="212121"/>
          <w:sz w:val="24"/>
          <w:szCs w:val="24"/>
          <w:shd w:val="clear" w:color="auto" w:fill="FFFFFF"/>
          <w:lang w:val="en-GB"/>
        </w:rPr>
        <w:t>. The effect of post-training lesions on acquisition revealed the same pattern of results (</w:t>
      </w:r>
      <w:r w:rsidRPr="00FB0BE9">
        <w:rPr>
          <w:rFonts w:cstheme="minorHAnsi"/>
          <w:color w:val="212121"/>
          <w:sz w:val="24"/>
          <w:szCs w:val="24"/>
          <w:u w:val="single"/>
          <w:shd w:val="clear" w:color="auto" w:fill="FFFFFF"/>
          <w:lang w:val="en-GB"/>
        </w:rPr>
        <w:t>Figure 2-figure supplement 3, Figure 2-figure supplement 4</w:t>
      </w:r>
      <w:r w:rsidRPr="00FB0BE9">
        <w:rPr>
          <w:rFonts w:cstheme="minorHAnsi"/>
          <w:color w:val="212121"/>
          <w:sz w:val="24"/>
          <w:szCs w:val="24"/>
          <w:shd w:val="clear" w:color="auto" w:fill="FFFFFF"/>
          <w:lang w:val="en-GB"/>
        </w:rPr>
        <w:t>). Error bars depict ± SEM.</w:t>
      </w:r>
    </w:p>
    <w:p w14:paraId="3DE23063" w14:textId="77777777" w:rsidR="00FE4BF9" w:rsidRPr="00FB0BE9" w:rsidRDefault="00FE4BF9">
      <w:pPr>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70D17FF4" w14:textId="5D5AC80C" w:rsidR="004003BA" w:rsidRPr="00FB0BE9" w:rsidRDefault="004003BA" w:rsidP="00F04D98">
      <w:pPr>
        <w:pStyle w:val="BodyText"/>
        <w:spacing w:line="480" w:lineRule="auto"/>
        <w:rPr>
          <w:lang w:val="en-GB"/>
        </w:rPr>
      </w:pPr>
      <w:r w:rsidRPr="00FB0BE9">
        <w:rPr>
          <w:lang w:val="en-GB"/>
        </w:rPr>
        <w:lastRenderedPageBreak/>
        <w:t xml:space="preserve">We tested this hypothesis by first training a new group of animals on the same simple Pavlovian task for 9 days, before implantation of bilateral cannulae targeting the OFC (Figure 2, Days 1-9; significant main effect of Day </w:t>
      </w:r>
      <m:oMath>
        <m:r>
          <w:rPr>
            <w:rFonts w:ascii="Cambria Math" w:hAnsi="Cambria Math"/>
            <w:lang w:val="en-GB"/>
          </w:rPr>
          <m:t>F(8,176)=25.42</m:t>
        </m:r>
      </m:oMath>
      <w:r w:rsidRPr="00FB0BE9">
        <w:rPr>
          <w:lang w:val="en-GB"/>
        </w:rPr>
        <w:t xml:space="preserve">, </w:t>
      </w:r>
      <m:oMath>
        <m:r>
          <w:rPr>
            <w:rFonts w:ascii="Cambria Math" w:hAnsi="Cambria Math"/>
            <w:lang w:val="en-GB"/>
          </w:rPr>
          <m:t>p&lt;.001</m:t>
        </m:r>
      </m:oMath>
      <w:r w:rsidRPr="00FB0BE9">
        <w:rPr>
          <w:lang w:val="en-GB"/>
        </w:rPr>
        <w:t xml:space="preserve">, but no main effect of Group </w:t>
      </w:r>
      <m:oMath>
        <m:r>
          <w:rPr>
            <w:rFonts w:ascii="Cambria Math" w:hAnsi="Cambria Math"/>
            <w:lang w:val="en-GB"/>
          </w:rPr>
          <m:t>F(1,22)=1.08</m:t>
        </m:r>
      </m:oMath>
      <w:r w:rsidRPr="00FB0BE9">
        <w:rPr>
          <w:lang w:val="en-GB"/>
        </w:rPr>
        <w:t xml:space="preserve">, </w:t>
      </w:r>
      <m:oMath>
        <m:r>
          <w:rPr>
            <w:rFonts w:ascii="Cambria Math" w:hAnsi="Cambria Math"/>
            <w:lang w:val="en-GB"/>
          </w:rPr>
          <m:t>p=.310</m:t>
        </m:r>
      </m:oMath>
      <w:r w:rsidRPr="00FB0BE9">
        <w:rPr>
          <w:lang w:val="en-GB"/>
        </w:rPr>
        <w:t xml:space="preserve">, or Group x Day interaction </w:t>
      </w:r>
      <m:oMath>
        <m:r>
          <w:rPr>
            <w:rFonts w:ascii="Cambria Math" w:hAnsi="Cambria Math"/>
            <w:lang w:val="en-GB"/>
          </w:rPr>
          <m:t>F(8,176)=0.54</m:t>
        </m:r>
      </m:oMath>
      <w:r w:rsidRPr="00FB0BE9">
        <w:rPr>
          <w:lang w:val="en-GB"/>
        </w:rPr>
        <w:t xml:space="preserve">, </w:t>
      </w:r>
      <m:oMath>
        <m:r>
          <w:rPr>
            <w:rFonts w:ascii="Cambria Math" w:hAnsi="Cambria Math"/>
            <w:lang w:val="en-GB"/>
          </w:rPr>
          <m:t>p=.825</m:t>
        </m:r>
      </m:oMath>
      <w:r w:rsidRPr="00FB0BE9">
        <w:rPr>
          <w:lang w:val="en-GB"/>
        </w:rPr>
        <w:t xml:space="preserve">). Following post-operative recovery (histology depicted in </w:t>
      </w:r>
      <w:r w:rsidRPr="00FB0BE9">
        <w:rPr>
          <w:iCs/>
          <w:lang w:val="en-GB"/>
        </w:rPr>
        <w:t>Figure 2-figure supplement 2</w:t>
      </w:r>
      <w:r w:rsidRPr="00FB0BE9">
        <w:rPr>
          <w:lang w:val="en-GB"/>
        </w:rPr>
        <w:t xml:space="preserve">), and prior to infusion, response levels were similar in both groups (Figure 2, Post; no significant differences between Groups </w:t>
      </w:r>
      <m:oMath>
        <m:r>
          <w:rPr>
            <w:rFonts w:ascii="Cambria Math" w:hAnsi="Cambria Math"/>
            <w:lang w:val="en-GB"/>
          </w:rPr>
          <m:t>t(22)=-0.68</m:t>
        </m:r>
      </m:oMath>
      <w:r w:rsidRPr="00FB0BE9">
        <w:rPr>
          <w:lang w:val="en-GB"/>
        </w:rPr>
        <w:t xml:space="preserve">, </w:t>
      </w:r>
      <m:oMath>
        <m:r>
          <w:rPr>
            <w:rFonts w:ascii="Cambria Math" w:hAnsi="Cambria Math"/>
            <w:lang w:val="en-GB"/>
          </w:rPr>
          <m:t>p=.501</m:t>
        </m:r>
      </m:oMath>
      <w:r w:rsidRPr="00FB0BE9">
        <w:rPr>
          <w:lang w:val="en-GB"/>
        </w:rPr>
        <w:t>).</w:t>
      </w:r>
    </w:p>
    <w:p w14:paraId="3026A682" w14:textId="7EB96041" w:rsidR="004003BA" w:rsidRPr="00FB0BE9" w:rsidRDefault="004003BA" w:rsidP="00F04D98">
      <w:pPr>
        <w:pStyle w:val="BodyText"/>
        <w:spacing w:line="480" w:lineRule="auto"/>
        <w:rPr>
          <w:lang w:val="en-GB"/>
        </w:rPr>
      </w:pPr>
      <w:bookmarkStart w:id="32" w:name="_Hlk62138445"/>
      <w:r w:rsidRPr="00FB0BE9">
        <w:rPr>
          <w:lang w:val="en-GB"/>
        </w:rPr>
        <w:t xml:space="preserve">Contrary to our prediction, intra-OFC muscimol infusions disrupted rather than enhanced further acquisition of responding relative to the saline group (Figure 2, Infusion - Days 12-15; Significant Group x Day interaction </w:t>
      </w:r>
      <m:oMath>
        <m:r>
          <w:rPr>
            <w:rFonts w:ascii="Cambria Math" w:hAnsi="Cambria Math"/>
            <w:lang w:val="en-GB"/>
          </w:rPr>
          <m:t>F(3,66)=5.03</m:t>
        </m:r>
      </m:oMath>
      <w:r w:rsidRPr="00FB0BE9">
        <w:rPr>
          <w:lang w:val="en-GB"/>
        </w:rPr>
        <w:t xml:space="preserve">, </w:t>
      </w:r>
      <m:oMath>
        <m:r>
          <w:rPr>
            <w:rFonts w:ascii="Cambria Math" w:hAnsi="Cambria Math"/>
            <w:lang w:val="en-GB"/>
          </w:rPr>
          <m:t>p=.003</m:t>
        </m:r>
      </m:oMath>
      <w:r w:rsidRPr="00FB0BE9">
        <w:rPr>
          <w:lang w:val="en-GB"/>
        </w:rPr>
        <w:t xml:space="preserve">, but no main effect of Group </w:t>
      </w:r>
      <m:oMath>
        <m:r>
          <w:rPr>
            <w:rFonts w:ascii="Cambria Math" w:hAnsi="Cambria Math"/>
            <w:lang w:val="en-GB"/>
          </w:rPr>
          <m:t>F(1,22)=1.90</m:t>
        </m:r>
      </m:oMath>
      <w:r w:rsidRPr="00FB0BE9">
        <w:rPr>
          <w:lang w:val="en-GB"/>
        </w:rPr>
        <w:t xml:space="preserve">, </w:t>
      </w:r>
      <m:oMath>
        <m:r>
          <w:rPr>
            <w:rFonts w:ascii="Cambria Math" w:hAnsi="Cambria Math"/>
            <w:lang w:val="en-GB"/>
          </w:rPr>
          <m:t>p=.182</m:t>
        </m:r>
      </m:oMath>
      <w:r w:rsidRPr="00FB0BE9">
        <w:rPr>
          <w:lang w:val="en-GB"/>
        </w:rPr>
        <w:t xml:space="preserve">, or Day </w:t>
      </w:r>
      <m:oMath>
        <m:r>
          <w:rPr>
            <w:rFonts w:ascii="Cambria Math" w:hAnsi="Cambria Math"/>
            <w:lang w:val="en-GB"/>
          </w:rPr>
          <m:t>F(3,66)=0.32</m:t>
        </m:r>
      </m:oMath>
      <w:r w:rsidRPr="00FB0BE9">
        <w:rPr>
          <w:lang w:val="en-GB"/>
        </w:rPr>
        <w:t xml:space="preserve">, </w:t>
      </w:r>
      <m:oMath>
        <m:r>
          <w:rPr>
            <w:rFonts w:ascii="Cambria Math" w:hAnsi="Cambria Math"/>
            <w:lang w:val="en-GB"/>
          </w:rPr>
          <m:t>p=.809</m:t>
        </m:r>
      </m:oMath>
      <w:r w:rsidRPr="00FB0BE9">
        <w:rPr>
          <w:lang w:val="en-GB"/>
        </w:rPr>
        <w:t xml:space="preserve">). Simple effects revealed significantly greater responding in the saline group on the last 2 days of infusions (Muscimol vs Saline: Day 12 </w:t>
      </w:r>
      <m:oMath>
        <m:r>
          <w:rPr>
            <w:rFonts w:ascii="Cambria Math" w:hAnsi="Cambria Math"/>
            <w:lang w:val="en-GB"/>
          </w:rPr>
          <m:t>t(22)=0.67</m:t>
        </m:r>
      </m:oMath>
      <w:r w:rsidRPr="00FB0BE9">
        <w:rPr>
          <w:lang w:val="en-GB"/>
        </w:rPr>
        <w:t xml:space="preserve">, </w:t>
      </w:r>
      <m:oMath>
        <m:r>
          <w:rPr>
            <w:rFonts w:ascii="Cambria Math" w:hAnsi="Cambria Math"/>
            <w:lang w:val="en-GB"/>
          </w:rPr>
          <m:t>p=.508</m:t>
        </m:r>
      </m:oMath>
      <w:r w:rsidRPr="00FB0BE9">
        <w:rPr>
          <w:lang w:val="en-GB"/>
        </w:rPr>
        <w:t xml:space="preserve">, Day 13 </w:t>
      </w:r>
      <m:oMath>
        <m:r>
          <w:rPr>
            <w:rFonts w:ascii="Cambria Math" w:hAnsi="Cambria Math"/>
            <w:lang w:val="en-GB"/>
          </w:rPr>
          <m:t>t(22)=-1.03</m:t>
        </m:r>
      </m:oMath>
      <w:r w:rsidRPr="00FB0BE9">
        <w:rPr>
          <w:lang w:val="en-GB"/>
        </w:rPr>
        <w:t xml:space="preserve">, </w:t>
      </w:r>
      <m:oMath>
        <m:r>
          <w:rPr>
            <w:rFonts w:ascii="Cambria Math" w:hAnsi="Cambria Math"/>
            <w:lang w:val="en-GB"/>
          </w:rPr>
          <m:t>p=.315</m:t>
        </m:r>
      </m:oMath>
      <w:r w:rsidRPr="00FB0BE9">
        <w:rPr>
          <w:lang w:val="en-GB"/>
        </w:rPr>
        <w:t xml:space="preserve">, Day 14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Day 15 </w:t>
      </w:r>
      <m:oMath>
        <m:r>
          <w:rPr>
            <w:rFonts w:ascii="Cambria Math" w:hAnsi="Cambria Math"/>
            <w:lang w:val="en-GB"/>
          </w:rPr>
          <m:t>t(22)=-2.08</m:t>
        </m:r>
      </m:oMath>
      <w:r w:rsidRPr="00FB0BE9">
        <w:rPr>
          <w:lang w:val="en-GB"/>
        </w:rPr>
        <w:t xml:space="preserve">, </w:t>
      </w:r>
      <m:oMath>
        <m:r>
          <w:rPr>
            <w:rFonts w:ascii="Cambria Math" w:hAnsi="Cambria Math"/>
            <w:lang w:val="en-GB"/>
          </w:rPr>
          <m:t>p=.049</m:t>
        </m:r>
      </m:oMath>
      <w:r w:rsidRPr="00FB0BE9">
        <w:rPr>
          <w:lang w:val="en-GB"/>
        </w:rPr>
        <w:t xml:space="preserve">). Furthermore, the saline group increased responding across infusion days 12-15 (Saline: significant positive linear trend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whereas the muscimol group did not (Muscimol: no significant linear trend </w:t>
      </w:r>
      <m:oMath>
        <m:r>
          <w:rPr>
            <w:rFonts w:ascii="Cambria Math" w:hAnsi="Cambria Math"/>
            <w:lang w:val="en-GB"/>
          </w:rPr>
          <m:t>t(22)=-1.57</m:t>
        </m:r>
      </m:oMath>
      <w:r w:rsidRPr="00FB0BE9">
        <w:rPr>
          <w:lang w:val="en-GB"/>
        </w:rPr>
        <w:t xml:space="preserve">, </w:t>
      </w:r>
      <m:oMath>
        <m:r>
          <w:rPr>
            <w:rFonts w:ascii="Cambria Math" w:hAnsi="Cambria Math"/>
            <w:lang w:val="en-GB"/>
          </w:rPr>
          <m:t>p=.131</m:t>
        </m:r>
      </m:oMath>
      <w:r w:rsidRPr="00FB0BE9">
        <w:rPr>
          <w:lang w:val="en-GB"/>
        </w:rPr>
        <w:t>). Therefore, post-training inactivation of the OFC impaired acquisition.</w:t>
      </w:r>
    </w:p>
    <w:bookmarkEnd w:id="32"/>
    <w:p w14:paraId="50E62631" w14:textId="28AE8D09" w:rsidR="008E35AE" w:rsidRPr="00FB0BE9" w:rsidRDefault="004003BA" w:rsidP="00F04D98">
      <w:pPr>
        <w:pStyle w:val="BodyText"/>
        <w:spacing w:line="480" w:lineRule="auto"/>
        <w:rPr>
          <w:lang w:val="en-GB"/>
        </w:rPr>
      </w:pPr>
      <w:r w:rsidRPr="00FB0BE9">
        <w:rPr>
          <w:lang w:val="en-GB"/>
        </w:rPr>
        <w:t xml:space="preserve">Post-infusion, with function returned to the OFC, the group differences observed under drug infusion were no longer apparent, and both groups continued to acquire responding at similar levels (Figure 2, Days 16-17; significant main effect of Day </w:t>
      </w:r>
      <m:oMath>
        <m:r>
          <w:rPr>
            <w:rFonts w:ascii="Cambria Math" w:hAnsi="Cambria Math"/>
            <w:lang w:val="en-GB"/>
          </w:rPr>
          <m:t>F(1,22)=16.05</m:t>
        </m:r>
      </m:oMath>
      <w:r w:rsidRPr="00FB0BE9">
        <w:rPr>
          <w:lang w:val="en-GB"/>
        </w:rPr>
        <w:t xml:space="preserve">, </w:t>
      </w:r>
      <m:oMath>
        <m:r>
          <w:rPr>
            <w:rFonts w:ascii="Cambria Math" w:hAnsi="Cambria Math"/>
            <w:lang w:val="en-GB"/>
          </w:rPr>
          <m:t>p=.001</m:t>
        </m:r>
      </m:oMath>
      <w:r w:rsidRPr="00FB0BE9">
        <w:rPr>
          <w:lang w:val="en-GB"/>
        </w:rPr>
        <w:t xml:space="preserve">, but no main effect of Group </w:t>
      </w:r>
      <m:oMath>
        <m:r>
          <w:rPr>
            <w:rFonts w:ascii="Cambria Math" w:hAnsi="Cambria Math"/>
            <w:lang w:val="en-GB"/>
          </w:rPr>
          <m:t>F(1,22)=0.11</m:t>
        </m:r>
      </m:oMath>
      <w:r w:rsidRPr="00FB0BE9">
        <w:rPr>
          <w:lang w:val="en-GB"/>
        </w:rPr>
        <w:t xml:space="preserve">, </w:t>
      </w:r>
      <m:oMath>
        <m:r>
          <w:rPr>
            <w:rFonts w:ascii="Cambria Math" w:hAnsi="Cambria Math"/>
            <w:lang w:val="en-GB"/>
          </w:rPr>
          <m:t>p=.740</m:t>
        </m:r>
      </m:oMath>
      <w:r w:rsidRPr="00FB0BE9">
        <w:rPr>
          <w:lang w:val="en-GB"/>
        </w:rPr>
        <w:t xml:space="preserve">, or Group x Day interaction </w:t>
      </w:r>
      <m:oMath>
        <m:r>
          <w:rPr>
            <w:rFonts w:ascii="Cambria Math" w:hAnsi="Cambria Math"/>
            <w:lang w:val="en-GB"/>
          </w:rPr>
          <m:t>F(1,22)=0.21</m:t>
        </m:r>
      </m:oMath>
      <w:r w:rsidRPr="00FB0BE9">
        <w:rPr>
          <w:lang w:val="en-GB"/>
        </w:rPr>
        <w:t xml:space="preserve">, </w:t>
      </w:r>
      <m:oMath>
        <m:r>
          <w:rPr>
            <w:rFonts w:ascii="Cambria Math" w:hAnsi="Cambria Math"/>
            <w:lang w:val="en-GB"/>
          </w:rPr>
          <w:lastRenderedPageBreak/>
          <m:t>p=.649</m:t>
        </m:r>
      </m:oMath>
      <w:r w:rsidRPr="00FB0BE9">
        <w:rPr>
          <w:lang w:val="en-GB"/>
        </w:rPr>
        <w:t xml:space="preserve">). Therefore, the effect of OFC inactivation did not persist, which suggests that the disruption in acquisition following OFC inactivation might not have impaired learning </w:t>
      </w:r>
      <w:r w:rsidRPr="00FB0BE9">
        <w:rPr>
          <w:i/>
          <w:lang w:val="en-GB"/>
        </w:rPr>
        <w:t>per se</w:t>
      </w:r>
      <w:r w:rsidRPr="00FB0BE9">
        <w:rPr>
          <w:lang w:val="en-GB"/>
        </w:rPr>
        <w:t>.</w:t>
      </w:r>
      <w:r w:rsidR="003A0122" w:rsidRPr="00FB0BE9">
        <w:rPr>
          <w:lang w:val="en-GB"/>
        </w:rPr>
        <w:t xml:space="preserve"> </w:t>
      </w:r>
    </w:p>
    <w:p w14:paraId="34FABE24" w14:textId="3B992EE4" w:rsidR="00A21F34" w:rsidRPr="00FB0BE9" w:rsidRDefault="00054192" w:rsidP="00F04D98">
      <w:pPr>
        <w:pStyle w:val="BodyText"/>
        <w:spacing w:line="480" w:lineRule="auto"/>
        <w:rPr>
          <w:lang w:val="en-GB"/>
        </w:rPr>
      </w:pPr>
      <w:proofErr w:type="gramStart"/>
      <w:r w:rsidRPr="00FB0BE9">
        <w:rPr>
          <w:lang w:val="en-GB"/>
        </w:rPr>
        <w:t>Furthermore,</w:t>
      </w:r>
      <w:r w:rsidR="00E64E7F" w:rsidRPr="00FB0BE9">
        <w:rPr>
          <w:lang w:val="en-GB"/>
        </w:rPr>
        <w:t xml:space="preserve"> </w:t>
      </w:r>
      <w:r w:rsidR="000138A9" w:rsidRPr="00FB0BE9">
        <w:rPr>
          <w:lang w:val="en-GB"/>
        </w:rPr>
        <w:t xml:space="preserve"> we</w:t>
      </w:r>
      <w:proofErr w:type="gramEnd"/>
      <w:r w:rsidR="000138A9" w:rsidRPr="00FB0BE9">
        <w:rPr>
          <w:lang w:val="en-GB"/>
        </w:rPr>
        <w:t xml:space="preserve"> tested post-training lesions to rule out the possibility that the differences between pre- and post-training OFC manipulations were simply due to differences in the method of manipulation i.e. excitotoxic lesions vs inactivation using a GABA-A agonist.</w:t>
      </w:r>
      <w:r w:rsidR="006B6A85" w:rsidRPr="00FB0BE9">
        <w:rPr>
          <w:lang w:val="en-GB"/>
        </w:rPr>
        <w:t xml:space="preserve"> Consistent with muscimol inactivation, p</w:t>
      </w:r>
      <w:r w:rsidR="00945730" w:rsidRPr="00FB0BE9">
        <w:rPr>
          <w:lang w:val="en-GB"/>
        </w:rPr>
        <w:t xml:space="preserve">ost-training </w:t>
      </w:r>
      <w:r w:rsidR="003638D9" w:rsidRPr="00FB0BE9">
        <w:rPr>
          <w:lang w:val="en-GB"/>
        </w:rPr>
        <w:t xml:space="preserve">lesions significantly impaired Pavlovian acquisition </w:t>
      </w:r>
      <w:r w:rsidR="00F44375" w:rsidRPr="00FB0BE9">
        <w:rPr>
          <w:lang w:val="en-GB"/>
        </w:rPr>
        <w:t>(</w:t>
      </w:r>
      <w:r w:rsidR="00547881" w:rsidRPr="00FB0BE9">
        <w:rPr>
          <w:lang w:val="en-GB"/>
        </w:rPr>
        <w:t xml:space="preserve">Supplementary Experiment 1: </w:t>
      </w:r>
      <w:r w:rsidR="0092451D" w:rsidRPr="00FB0BE9">
        <w:rPr>
          <w:iCs/>
          <w:lang w:val="en-GB"/>
        </w:rPr>
        <w:t>Figure 2-figure supplement 3, Figure 2-figure supplement 4</w:t>
      </w:r>
      <w:r w:rsidR="00F44375" w:rsidRPr="00FB0BE9">
        <w:rPr>
          <w:lang w:val="en-GB"/>
        </w:rPr>
        <w:t>).</w:t>
      </w:r>
      <w:r w:rsidR="00747447" w:rsidRPr="00FB0BE9">
        <w:rPr>
          <w:lang w:val="en-GB"/>
        </w:rPr>
        <w:t xml:space="preserve"> Th</w:t>
      </w:r>
      <w:r w:rsidR="00097F82" w:rsidRPr="00FB0BE9">
        <w:rPr>
          <w:lang w:val="en-GB"/>
        </w:rPr>
        <w:t>erefore</w:t>
      </w:r>
      <w:r w:rsidR="006B6A85" w:rsidRPr="00FB0BE9">
        <w:rPr>
          <w:lang w:val="en-GB"/>
        </w:rPr>
        <w:t>,</w:t>
      </w:r>
      <w:r w:rsidR="00097F82" w:rsidRPr="00FB0BE9">
        <w:rPr>
          <w:lang w:val="en-GB"/>
        </w:rPr>
        <w:t xml:space="preserve"> it is unlikely that the difference between pre- and post-training OFC manipulations observed in Experiment 1 </w:t>
      </w:r>
      <w:r w:rsidR="00FA3108" w:rsidRPr="00FB0BE9">
        <w:rPr>
          <w:lang w:val="en-GB"/>
        </w:rPr>
        <w:t>and 2 are due to the method of manipulation.</w:t>
      </w:r>
    </w:p>
    <w:p w14:paraId="4F074F79" w14:textId="1A8F28C4" w:rsidR="00FA33F7" w:rsidRPr="00FB0BE9" w:rsidRDefault="00FA33F7" w:rsidP="00F04D98">
      <w:pPr>
        <w:pStyle w:val="BodyText"/>
        <w:spacing w:line="480" w:lineRule="auto"/>
        <w:rPr>
          <w:lang w:val="en-GB"/>
        </w:rPr>
      </w:pPr>
      <w:r w:rsidRPr="00FB0BE9">
        <w:rPr>
          <w:b/>
          <w:lang w:val="en-GB"/>
        </w:rPr>
        <w:t xml:space="preserve">Experiment </w:t>
      </w:r>
      <w:r w:rsidR="00B27092" w:rsidRPr="00FB0BE9">
        <w:rPr>
          <w:b/>
          <w:lang w:val="en-GB"/>
        </w:rPr>
        <w:t>3</w:t>
      </w:r>
      <w:r w:rsidRPr="00FB0BE9">
        <w:rPr>
          <w:b/>
          <w:lang w:val="en-GB"/>
        </w:rPr>
        <w:t xml:space="preserve">: OFC inactivation prior to associative </w:t>
      </w:r>
      <w:proofErr w:type="gramStart"/>
      <w:r w:rsidRPr="00FB0BE9">
        <w:rPr>
          <w:b/>
          <w:lang w:val="en-GB"/>
        </w:rPr>
        <w:t>blocking</w:t>
      </w:r>
      <w:proofErr w:type="gramEnd"/>
    </w:p>
    <w:p w14:paraId="6680AAE6" w14:textId="1F8387FB" w:rsidR="00FA33F7" w:rsidRPr="00FB0BE9" w:rsidRDefault="00FA33F7" w:rsidP="00F04D98">
      <w:pPr>
        <w:pStyle w:val="BodyText"/>
        <w:spacing w:line="480" w:lineRule="auto"/>
        <w:rPr>
          <w:lang w:val="en-GB"/>
        </w:rPr>
      </w:pPr>
      <w:r w:rsidRPr="00FB0BE9">
        <w:rPr>
          <w:lang w:val="en-GB"/>
        </w:rPr>
        <w:t xml:space="preserve">OFC inactivation during acquisition suppressed cue responding, but it is unclear if this reduction in behaviour is due to suppression of additional learning or behavioural performance (Figure 2). This ambiguity is predominantly driven by the assumption that an animal’s response levels represent some monotonic function of acquired learning </w:t>
      </w:r>
      <w:r w:rsidRPr="00FB0BE9">
        <w:rPr>
          <w:lang w:val="en-GB"/>
        </w:rPr>
        <w:fldChar w:fldCharType="begin" w:fldLock="1"/>
      </w:r>
      <w:r w:rsidR="006F7824">
        <w:rPr>
          <w:lang w:val="en-GB"/>
        </w:rPr>
        <w:instrText>ADDIN CSL_CITATION {"citationItems":[{"id":"ITEM-1","itemData":{"author":[{"dropping-particle":"","family":"Wagner","given":"Allan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Rescorla and Wagner 1972; Mackintosh 1975; Pearce and Hall 1980; Wagner 1981; Sutton and Barto 1998)","plainTextFormattedCitation":"(Rescorla and Wagner 1972; Mackintosh 1975; Pearce and Hall 1980; Wagner 1981; Sutton and Barto 1998)","previouslyFormattedCitation":"(Rescorla and Wagner 1972; Mackintosh 1975; Pearce and Hall 1980; Wagner 1981; Sutton and Barto 1998)"},"properties":{"noteIndex":0},"schema":"https://github.com/citation-style-language/schema/raw/master/csl-citation.json"}</w:instrText>
      </w:r>
      <w:r w:rsidRPr="00FB0BE9">
        <w:rPr>
          <w:lang w:val="en-GB"/>
        </w:rPr>
        <w:fldChar w:fldCharType="separate"/>
      </w:r>
      <w:r w:rsidR="006D3404" w:rsidRPr="006D3404">
        <w:rPr>
          <w:noProof/>
          <w:lang w:val="en-GB"/>
        </w:rPr>
        <w:t>(Rescorla and Wagner 1972; Mackintosh 1975; Pearce and Hall 1980; Wagner 1981; Sutton and Barto 1998)</w:t>
      </w:r>
      <w:r w:rsidRPr="00FB0BE9">
        <w:rPr>
          <w:lang w:val="en-GB"/>
        </w:rPr>
        <w:fldChar w:fldCharType="end"/>
      </w:r>
      <w:r w:rsidRPr="00FB0BE9">
        <w:rPr>
          <w:lang w:val="en-GB"/>
        </w:rPr>
        <w:t xml:space="preserve">. To disambiguate learning from performance effects we employed an associative blocking design (Figure 3A).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FB0BE9">
        <w:rPr>
          <w:lang w:val="en-GB"/>
        </w:rPr>
        <w:fldChar w:fldCharType="begin" w:fldLock="1"/>
      </w:r>
      <w:r w:rsidR="006F7824">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rsidRPr="00FB0BE9">
        <w:rPr>
          <w:lang w:val="en-GB"/>
        </w:rPr>
        <w:fldChar w:fldCharType="separate"/>
      </w:r>
      <w:r w:rsidR="006D3404" w:rsidRPr="006D3404">
        <w:rPr>
          <w:noProof/>
          <w:lang w:val="en-GB"/>
        </w:rPr>
        <w:t>(Kamin 1969)</w:t>
      </w:r>
      <w:r w:rsidRPr="00FB0BE9">
        <w:rPr>
          <w:lang w:val="en-GB"/>
        </w:rPr>
        <w:fldChar w:fldCharType="end"/>
      </w:r>
      <w:r w:rsidRPr="00FB0BE9">
        <w:rPr>
          <w:lang w:val="en-GB"/>
        </w:rPr>
        <w:t xml:space="preserve">. However, if learning about cue A is insufficient, </w:t>
      </w:r>
      <w:r w:rsidRPr="00FB0BE9">
        <w:rPr>
          <w:lang w:val="en-GB"/>
        </w:rPr>
        <w:lastRenderedPageBreak/>
        <w:t>then learning about cue B should not be blocked. We predicted that if OFC inactivation is disrupting learning, then OFC inactivation during initial learning about cue A should disrupt the blocking effect.</w:t>
      </w:r>
    </w:p>
    <w:p w14:paraId="330D2688" w14:textId="7B187107" w:rsidR="00500651" w:rsidRDefault="000546A3" w:rsidP="00F04D98">
      <w:pPr>
        <w:pStyle w:val="BodyText"/>
        <w:spacing w:line="480" w:lineRule="auto"/>
        <w:rPr>
          <w:lang w:val="en-GB"/>
        </w:rPr>
      </w:pPr>
      <w:r w:rsidRPr="00FB0BE9">
        <w:rPr>
          <w:lang w:val="en-GB"/>
        </w:rPr>
        <w:t>First</w:t>
      </w:r>
      <w:r w:rsidR="00F31ECA" w:rsidRPr="00FB0BE9">
        <w:rPr>
          <w:lang w:val="en-GB"/>
        </w:rPr>
        <w:t>,</w:t>
      </w:r>
      <w:r w:rsidRPr="00FB0BE9">
        <w:rPr>
          <w:lang w:val="en-GB"/>
        </w:rPr>
        <w:t xml:space="preserve"> we demonstrated </w:t>
      </w:r>
      <w:r w:rsidR="00AF495E" w:rsidRPr="00FB0BE9">
        <w:rPr>
          <w:lang w:val="en-GB"/>
        </w:rPr>
        <w:t>again that OFC inactivation significantly impairs acquisition</w:t>
      </w:r>
      <w:r w:rsidR="00F31ECA" w:rsidRPr="00FB0BE9">
        <w:rPr>
          <w:lang w:val="en-GB"/>
        </w:rPr>
        <w:t xml:space="preserve"> in a new cohort of animals</w:t>
      </w:r>
      <w:r w:rsidR="00AF495E" w:rsidRPr="00FB0BE9">
        <w:rPr>
          <w:lang w:val="en-GB"/>
        </w:rPr>
        <w:t xml:space="preserve"> using </w:t>
      </w:r>
      <w:r w:rsidR="0018779C" w:rsidRPr="00FB0BE9">
        <w:rPr>
          <w:lang w:val="en-GB"/>
        </w:rPr>
        <w:t xml:space="preserve">similar parameters to those required for the associative blocking design (inactivation </w:t>
      </w:r>
      <w:r w:rsidR="00454E31" w:rsidRPr="00FB0BE9">
        <w:rPr>
          <w:lang w:val="en-GB"/>
        </w:rPr>
        <w:t>from days 5-</w:t>
      </w:r>
      <w:r w:rsidR="00BB591D">
        <w:rPr>
          <w:lang w:val="en-GB"/>
        </w:rPr>
        <w:t>9</w:t>
      </w:r>
      <w:r w:rsidR="00454E31" w:rsidRPr="00FB0BE9">
        <w:rPr>
          <w:lang w:val="en-GB"/>
        </w:rPr>
        <w:t xml:space="preserve"> of acquisition with a 10s visual CS;</w:t>
      </w:r>
      <w:r w:rsidR="00AC2B1B" w:rsidRPr="00FB0BE9">
        <w:rPr>
          <w:lang w:val="en-GB"/>
        </w:rPr>
        <w:t xml:space="preserve"> Supplementary Experiment 2:</w:t>
      </w:r>
      <w:r w:rsidR="00454E31" w:rsidRPr="00FB0BE9">
        <w:rPr>
          <w:lang w:val="en-GB"/>
        </w:rPr>
        <w:t xml:space="preserve"> </w:t>
      </w:r>
      <w:r w:rsidR="00500651" w:rsidRPr="00FB0BE9">
        <w:rPr>
          <w:iCs/>
          <w:lang w:val="en-GB"/>
        </w:rPr>
        <w:t>Figure 3-figure supplement 1, Figure 3-figure supplement 2</w:t>
      </w:r>
      <w:r w:rsidR="00454E31" w:rsidRPr="00FB0BE9">
        <w:rPr>
          <w:lang w:val="en-GB"/>
        </w:rPr>
        <w:t>).</w:t>
      </w:r>
      <w:r w:rsidR="0068482A" w:rsidRPr="00FB0BE9">
        <w:rPr>
          <w:lang w:val="en-GB"/>
        </w:rPr>
        <w:t xml:space="preserve"> </w:t>
      </w:r>
      <w:r w:rsidR="00545B11" w:rsidRPr="00FB0BE9">
        <w:rPr>
          <w:lang w:val="en-GB"/>
        </w:rPr>
        <w:t xml:space="preserve">Again, OFC inactivation significantly impaired </w:t>
      </w:r>
      <w:r w:rsidR="001F06F9" w:rsidRPr="00FB0BE9">
        <w:rPr>
          <w:lang w:val="en-GB"/>
        </w:rPr>
        <w:t>acquisition</w:t>
      </w:r>
      <w:r w:rsidR="0024781A" w:rsidRPr="00FB0BE9">
        <w:rPr>
          <w:lang w:val="en-GB"/>
        </w:rPr>
        <w:t xml:space="preserve">, confirming that the effects observed in Figure 2 </w:t>
      </w:r>
      <w:r w:rsidR="00E85D1D" w:rsidRPr="00FB0BE9">
        <w:rPr>
          <w:lang w:val="en-GB"/>
        </w:rPr>
        <w:t xml:space="preserve">are not dependent on </w:t>
      </w:r>
      <w:r w:rsidR="00362515" w:rsidRPr="00FB0BE9">
        <w:rPr>
          <w:lang w:val="en-GB"/>
        </w:rPr>
        <w:t>a specific cue modality or duration.</w:t>
      </w:r>
      <w:r w:rsidR="0024781A" w:rsidRPr="00FB0BE9">
        <w:rPr>
          <w:lang w:val="en-GB"/>
        </w:rPr>
        <w:t xml:space="preserve"> </w:t>
      </w:r>
    </w:p>
    <w:p w14:paraId="38765929" w14:textId="36564012" w:rsidR="00FF7AFD" w:rsidRPr="00C003A9" w:rsidRDefault="00FF7AFD" w:rsidP="00F04D98">
      <w:pPr>
        <w:pStyle w:val="BodyText"/>
        <w:spacing w:line="480" w:lineRule="auto"/>
        <w:rPr>
          <w:b/>
          <w:bCs/>
          <w:color w:val="FF0000"/>
          <w:lang w:val="en-GB"/>
        </w:rPr>
      </w:pPr>
      <w:r w:rsidRPr="00C003A9">
        <w:rPr>
          <w:b/>
          <w:bCs/>
          <w:color w:val="FF0000"/>
          <w:lang w:val="en-GB"/>
        </w:rPr>
        <w:t>Associative Blocking</w:t>
      </w:r>
    </w:p>
    <w:p w14:paraId="719318BF" w14:textId="22C3B1A3" w:rsidR="00354550" w:rsidRDefault="0068482A" w:rsidP="00F04D98">
      <w:pPr>
        <w:pStyle w:val="BodyText"/>
        <w:spacing w:line="480" w:lineRule="auto"/>
        <w:rPr>
          <w:lang w:val="en-GB"/>
        </w:rPr>
      </w:pPr>
      <w:r w:rsidRPr="00FB0BE9">
        <w:rPr>
          <w:lang w:val="en-GB"/>
        </w:rPr>
        <w:t>Next</w:t>
      </w:r>
      <w:r w:rsidR="000A6F1C" w:rsidRPr="00FB0BE9">
        <w:rPr>
          <w:lang w:val="en-GB"/>
        </w:rPr>
        <w:t>,</w:t>
      </w:r>
      <w:r w:rsidRPr="00FB0BE9">
        <w:rPr>
          <w:lang w:val="en-GB"/>
        </w:rPr>
        <w:t xml:space="preserve"> in a </w:t>
      </w:r>
      <w:r w:rsidR="000A6F1C" w:rsidRPr="00FB0BE9">
        <w:rPr>
          <w:lang w:val="en-GB"/>
        </w:rPr>
        <w:t>different</w:t>
      </w:r>
      <w:r w:rsidRPr="00FB0BE9">
        <w:rPr>
          <w:lang w:val="en-GB"/>
        </w:rPr>
        <w:t xml:space="preserve"> </w:t>
      </w:r>
      <w:r w:rsidR="00F31ECA" w:rsidRPr="00FB0BE9">
        <w:rPr>
          <w:lang w:val="en-GB"/>
        </w:rPr>
        <w:t>cohort</w:t>
      </w:r>
      <w:r w:rsidRPr="00FB0BE9">
        <w:rPr>
          <w:lang w:val="en-GB"/>
        </w:rPr>
        <w:t xml:space="preserve"> of animals</w:t>
      </w:r>
      <w:r w:rsidR="00F31ECA" w:rsidRPr="00FB0BE9">
        <w:rPr>
          <w:lang w:val="en-GB"/>
        </w:rPr>
        <w:t>,</w:t>
      </w:r>
      <w:r w:rsidRPr="00FB0BE9">
        <w:rPr>
          <w:lang w:val="en-GB"/>
        </w:rPr>
        <w:t xml:space="preserve"> </w:t>
      </w:r>
      <w:r w:rsidR="006466A1" w:rsidRPr="00FB0BE9">
        <w:rPr>
          <w:lang w:val="en-GB"/>
        </w:rPr>
        <w:t xml:space="preserve">we tested </w:t>
      </w:r>
      <w:r w:rsidR="00CA560B" w:rsidRPr="00FB0BE9">
        <w:rPr>
          <w:lang w:val="en-GB"/>
        </w:rPr>
        <w:t xml:space="preserve">whether </w:t>
      </w:r>
      <w:r w:rsidR="00F1254B" w:rsidRPr="00FB0BE9">
        <w:rPr>
          <w:lang w:val="en-GB"/>
        </w:rPr>
        <w:t>impaired</w:t>
      </w:r>
      <w:r w:rsidR="006466A1" w:rsidRPr="00FB0BE9">
        <w:rPr>
          <w:lang w:val="en-GB"/>
        </w:rPr>
        <w:t xml:space="preserve"> </w:t>
      </w:r>
      <w:r w:rsidR="00ED7C35" w:rsidRPr="00FB0BE9">
        <w:rPr>
          <w:lang w:val="en-GB"/>
        </w:rPr>
        <w:t xml:space="preserve">CS-US </w:t>
      </w:r>
      <w:r w:rsidR="00F1254B" w:rsidRPr="00FB0BE9">
        <w:rPr>
          <w:lang w:val="en-GB"/>
        </w:rPr>
        <w:t>acquisition following</w:t>
      </w:r>
      <w:r w:rsidR="006466A1" w:rsidRPr="00FB0BE9">
        <w:rPr>
          <w:lang w:val="en-GB"/>
        </w:rPr>
        <w:t xml:space="preserve"> OFC </w:t>
      </w:r>
      <w:r w:rsidR="00987025" w:rsidRPr="00FB0BE9">
        <w:rPr>
          <w:lang w:val="en-GB"/>
        </w:rPr>
        <w:t>inactivation</w:t>
      </w:r>
      <w:r w:rsidR="006466A1" w:rsidRPr="00FB0BE9">
        <w:rPr>
          <w:lang w:val="en-GB"/>
        </w:rPr>
        <w:t xml:space="preserve"> </w:t>
      </w:r>
      <w:r w:rsidR="00F1254B" w:rsidRPr="00FB0BE9">
        <w:rPr>
          <w:lang w:val="en-GB"/>
        </w:rPr>
        <w:t xml:space="preserve">disrupted </w:t>
      </w:r>
      <w:r w:rsidR="007E3BEE" w:rsidRPr="00FB0BE9">
        <w:rPr>
          <w:lang w:val="en-GB"/>
        </w:rPr>
        <w:t xml:space="preserve">subsequent </w:t>
      </w:r>
      <w:r w:rsidR="00987025" w:rsidRPr="00FB0BE9">
        <w:rPr>
          <w:lang w:val="en-GB"/>
        </w:rPr>
        <w:t>Pavlovian</w:t>
      </w:r>
      <w:r w:rsidRPr="00FB0BE9">
        <w:rPr>
          <w:lang w:val="en-GB"/>
        </w:rPr>
        <w:t xml:space="preserve"> blocking.</w:t>
      </w:r>
    </w:p>
    <w:p w14:paraId="141D0506" w14:textId="77777777" w:rsidR="00354550" w:rsidRPr="00C003A9" w:rsidRDefault="00354550" w:rsidP="00354550">
      <w:pPr>
        <w:spacing w:line="480" w:lineRule="auto"/>
        <w:rPr>
          <w:rFonts w:ascii="Times New Roman" w:eastAsia="Calibri" w:hAnsi="Times New Roman" w:cs="Times New Roman"/>
          <w:b/>
          <w:color w:val="FF0000"/>
          <w:sz w:val="24"/>
          <w:szCs w:val="24"/>
          <w:lang w:val="en-GB"/>
        </w:rPr>
      </w:pPr>
      <w:r w:rsidRPr="00C003A9">
        <w:rPr>
          <w:rFonts w:ascii="Times New Roman" w:eastAsia="Calibri" w:hAnsi="Times New Roman" w:cs="Times New Roman"/>
          <w:b/>
          <w:color w:val="FF0000"/>
          <w:sz w:val="24"/>
          <w:szCs w:val="24"/>
          <w:lang w:val="en-GB"/>
        </w:rPr>
        <w:t>Histology and Group Allocation</w:t>
      </w:r>
    </w:p>
    <w:p w14:paraId="38567359" w14:textId="72E0E5CC" w:rsidR="00354550" w:rsidRPr="00C003A9" w:rsidRDefault="00354550" w:rsidP="00354550">
      <w:pPr>
        <w:spacing w:after="0" w:line="480" w:lineRule="auto"/>
        <w:rPr>
          <w:rFonts w:ascii="Times New Roman" w:eastAsia="Times New Roman" w:hAnsi="Times New Roman" w:cs="Times New Roman"/>
          <w:color w:val="FF0000"/>
          <w:sz w:val="24"/>
          <w:szCs w:val="24"/>
          <w:lang w:val="en-GB" w:eastAsia="en-AU"/>
        </w:rPr>
      </w:pPr>
      <w:r w:rsidRPr="00C003A9">
        <w:rPr>
          <w:rFonts w:ascii="Times New Roman" w:eastAsia="Calibri" w:hAnsi="Times New Roman" w:cs="Times New Roman"/>
          <w:color w:val="FF0000"/>
          <w:sz w:val="24"/>
          <w:szCs w:val="24"/>
          <w:lang w:val="en-GB"/>
        </w:rPr>
        <w:t>Cannulae placements are illustrated in Figure 3-figure supplement 3</w:t>
      </w:r>
      <w:r w:rsidRPr="00C003A9">
        <w:rPr>
          <w:rFonts w:ascii="Times New Roman" w:eastAsia="Times New Roman" w:hAnsi="Times New Roman" w:cs="Times New Roman"/>
          <w:color w:val="FF0000"/>
          <w:sz w:val="24"/>
          <w:szCs w:val="24"/>
          <w:lang w:val="en-GB" w:eastAsia="en-AU"/>
        </w:rPr>
        <w:t xml:space="preserve">. </w:t>
      </w:r>
      <w:r w:rsidR="00256626">
        <w:rPr>
          <w:rFonts w:ascii="Times New Roman" w:eastAsia="Times New Roman" w:hAnsi="Times New Roman" w:cs="Times New Roman"/>
          <w:color w:val="FF0000"/>
          <w:sz w:val="24"/>
          <w:szCs w:val="24"/>
          <w:lang w:val="en-GB" w:eastAsia="en-AU"/>
        </w:rPr>
        <w:t>One</w:t>
      </w:r>
      <w:r w:rsidRPr="00C003A9">
        <w:rPr>
          <w:rFonts w:ascii="Times New Roman" w:eastAsia="Times New Roman" w:hAnsi="Times New Roman" w:cs="Times New Roman"/>
          <w:color w:val="FF0000"/>
          <w:sz w:val="24"/>
          <w:szCs w:val="24"/>
          <w:lang w:val="en-GB" w:eastAsia="en-AU"/>
        </w:rPr>
        <w:t xml:space="preserve">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t>
      </w:r>
      <w:r w:rsidRPr="00C003A9">
        <w:rPr>
          <w:rFonts w:ascii="Times New Roman" w:eastAsia="Times New Roman" w:hAnsi="Times New Roman" w:cs="Times New Roman"/>
          <w:i/>
          <w:color w:val="FF0000"/>
          <w:sz w:val="24"/>
          <w:szCs w:val="24"/>
          <w:lang w:val="en-GB" w:eastAsia="en-AU"/>
        </w:rPr>
        <w:t>N</w:t>
      </w:r>
      <w:r w:rsidRPr="00C003A9">
        <w:rPr>
          <w:rFonts w:ascii="Times New Roman" w:eastAsia="Times New Roman" w:hAnsi="Times New Roman" w:cs="Times New Roman"/>
          <w:color w:val="FF0000"/>
          <w:sz w:val="24"/>
          <w:szCs w:val="24"/>
          <w:lang w:val="en-GB" w:eastAsia="en-AU"/>
        </w:rPr>
        <w:t xml:space="preserve"> = 26 (saline </w:t>
      </w:r>
      <w:r w:rsidRPr="00C003A9">
        <w:rPr>
          <w:rFonts w:ascii="Times New Roman" w:eastAsia="Times New Roman" w:hAnsi="Times New Roman" w:cs="Times New Roman"/>
          <w:i/>
          <w:color w:val="FF0000"/>
          <w:sz w:val="24"/>
          <w:szCs w:val="24"/>
          <w:lang w:val="en-GB" w:eastAsia="en-AU"/>
        </w:rPr>
        <w:t>n</w:t>
      </w:r>
      <w:r w:rsidRPr="00C003A9">
        <w:rPr>
          <w:rFonts w:ascii="Times New Roman" w:eastAsia="Times New Roman" w:hAnsi="Times New Roman" w:cs="Times New Roman"/>
          <w:color w:val="FF0000"/>
          <w:sz w:val="24"/>
          <w:szCs w:val="24"/>
          <w:lang w:val="en-GB" w:eastAsia="en-AU"/>
        </w:rPr>
        <w:t xml:space="preserve"> = 13, muscimol </w:t>
      </w:r>
      <w:r w:rsidRPr="00C003A9">
        <w:rPr>
          <w:rFonts w:ascii="Times New Roman" w:eastAsia="Times New Roman" w:hAnsi="Times New Roman" w:cs="Times New Roman"/>
          <w:i/>
          <w:color w:val="FF0000"/>
          <w:sz w:val="24"/>
          <w:szCs w:val="24"/>
          <w:lang w:val="en-GB" w:eastAsia="en-AU"/>
        </w:rPr>
        <w:t>n</w:t>
      </w:r>
      <w:r w:rsidRPr="00C003A9">
        <w:rPr>
          <w:rFonts w:ascii="Times New Roman" w:eastAsia="Times New Roman" w:hAnsi="Times New Roman" w:cs="Times New Roman"/>
          <w:color w:val="FF0000"/>
          <w:sz w:val="24"/>
          <w:szCs w:val="24"/>
          <w:lang w:val="en-GB" w:eastAsia="en-AU"/>
        </w:rPr>
        <w:t xml:space="preserve"> = 13).</w:t>
      </w:r>
    </w:p>
    <w:p w14:paraId="6793F1B3" w14:textId="77777777" w:rsidR="00354550" w:rsidRPr="00C003A9" w:rsidRDefault="00354550" w:rsidP="00354550">
      <w:pPr>
        <w:spacing w:line="480" w:lineRule="auto"/>
        <w:rPr>
          <w:rFonts w:ascii="Times New Roman" w:eastAsia="Times New Roman" w:hAnsi="Times New Roman" w:cs="Times New Roman"/>
          <w:color w:val="FF0000"/>
          <w:sz w:val="24"/>
          <w:szCs w:val="24"/>
          <w:lang w:val="en-GB" w:eastAsia="en-AU"/>
        </w:rPr>
      </w:pPr>
      <w:r w:rsidRPr="00C003A9">
        <w:rPr>
          <w:rFonts w:ascii="Times New Roman" w:eastAsia="Calibri" w:hAnsi="Times New Roman" w:cs="Times New Roman"/>
          <w:b/>
          <w:color w:val="FF0000"/>
          <w:sz w:val="24"/>
          <w:szCs w:val="24"/>
          <w:lang w:val="en-GB"/>
        </w:rPr>
        <w:t>PreCS Responding</w:t>
      </w:r>
    </w:p>
    <w:p w14:paraId="31AC4E19" w14:textId="43105829" w:rsidR="00354550" w:rsidRPr="00C003A9" w:rsidRDefault="00354550" w:rsidP="00354550">
      <w:pPr>
        <w:spacing w:line="480" w:lineRule="auto"/>
        <w:rPr>
          <w:rFonts w:ascii="Times New Roman" w:eastAsia="Calibri" w:hAnsi="Times New Roman" w:cs="Times New Roman"/>
          <w:color w:val="FF0000"/>
          <w:sz w:val="24"/>
          <w:szCs w:val="24"/>
          <w:lang w:val="en-GB"/>
        </w:rPr>
      </w:pPr>
      <w:r w:rsidRPr="00C003A9">
        <w:rPr>
          <w:rFonts w:ascii="Times New Roman" w:eastAsia="Calibri" w:hAnsi="Times New Roman" w:cs="Times New Roman"/>
          <w:color w:val="FF0000"/>
          <w:sz w:val="24"/>
          <w:szCs w:val="24"/>
          <w:lang w:val="en-GB"/>
        </w:rPr>
        <w:lastRenderedPageBreak/>
        <w:t xml:space="preserve">Baseline levels of responding did not differ between groups during training, and on the final day of infusions (day 10 of stage 1) </w:t>
      </w:r>
      <w:r w:rsidR="00200865" w:rsidRPr="00C003A9">
        <w:rPr>
          <w:rFonts w:ascii="Times New Roman" w:eastAsia="Calibri" w:hAnsi="Times New Roman" w:cs="Times New Roman"/>
          <w:color w:val="FF0000"/>
          <w:sz w:val="24"/>
          <w:szCs w:val="24"/>
          <w:lang w:val="en-GB"/>
        </w:rPr>
        <w:t>P</w:t>
      </w:r>
      <w:r w:rsidRPr="00C003A9">
        <w:rPr>
          <w:rFonts w:ascii="Times New Roman" w:eastAsia="Calibri" w:hAnsi="Times New Roman" w:cs="Times New Roman"/>
          <w:color w:val="FF0000"/>
          <w:sz w:val="24"/>
          <w:szCs w:val="24"/>
          <w:lang w:val="en-GB"/>
        </w:rPr>
        <w:t>reCS response rates (</w:t>
      </w:r>
      <w:r w:rsidR="00BC4964">
        <w:rPr>
          <w:rFonts w:ascii="Times New Roman" w:eastAsia="Calibri" w:hAnsi="Times New Roman" w:cs="Times New Roman"/>
          <w:color w:val="FF0000"/>
          <w:sz w:val="24"/>
          <w:szCs w:val="24"/>
          <w:lang w:val="en-GB"/>
        </w:rPr>
        <w:t xml:space="preserve">per </w:t>
      </w:r>
      <w:r w:rsidRPr="00C003A9">
        <w:rPr>
          <w:rFonts w:ascii="Times New Roman" w:eastAsia="Calibri" w:hAnsi="Times New Roman" w:cs="Times New Roman"/>
          <w:color w:val="FF0000"/>
          <w:sz w:val="24"/>
          <w:szCs w:val="24"/>
          <w:lang w:val="en-GB"/>
        </w:rPr>
        <w:t xml:space="preserve">10s) were saline </w:t>
      </w:r>
      <w:r w:rsidRPr="00C003A9">
        <w:rPr>
          <w:rFonts w:ascii="Times New Roman" w:eastAsia="Calibri" w:hAnsi="Times New Roman" w:cs="Times New Roman"/>
          <w:i/>
          <w:color w:val="FF0000"/>
          <w:sz w:val="24"/>
          <w:szCs w:val="24"/>
          <w:lang w:val="en-GB"/>
        </w:rPr>
        <w:t>M</w:t>
      </w:r>
      <w:r w:rsidRPr="00C003A9">
        <w:rPr>
          <w:rFonts w:ascii="Times New Roman" w:eastAsia="Calibri" w:hAnsi="Times New Roman" w:cs="Times New Roman"/>
          <w:color w:val="FF0000"/>
          <w:sz w:val="24"/>
          <w:szCs w:val="24"/>
          <w:lang w:val="en-GB"/>
        </w:rPr>
        <w:t xml:space="preserve"> = 0.122, </w:t>
      </w:r>
      <w:r w:rsidRPr="00C003A9">
        <w:rPr>
          <w:rFonts w:ascii="Times New Roman" w:eastAsia="Calibri" w:hAnsi="Times New Roman" w:cs="Times New Roman"/>
          <w:i/>
          <w:color w:val="FF0000"/>
          <w:sz w:val="24"/>
          <w:szCs w:val="24"/>
          <w:lang w:val="en-GB"/>
        </w:rPr>
        <w:t>SD</w:t>
      </w:r>
      <w:r w:rsidRPr="00C003A9">
        <w:rPr>
          <w:rFonts w:ascii="Times New Roman" w:eastAsia="Calibri" w:hAnsi="Times New Roman" w:cs="Times New Roman"/>
          <w:color w:val="FF0000"/>
          <w:sz w:val="24"/>
          <w:szCs w:val="24"/>
          <w:lang w:val="en-GB"/>
        </w:rPr>
        <w:t xml:space="preserve"> = 0.24, muscimol </w:t>
      </w:r>
      <w:r w:rsidRPr="00C003A9">
        <w:rPr>
          <w:rFonts w:ascii="Times New Roman" w:eastAsia="Calibri" w:hAnsi="Times New Roman" w:cs="Times New Roman"/>
          <w:i/>
          <w:color w:val="FF0000"/>
          <w:sz w:val="24"/>
          <w:szCs w:val="24"/>
          <w:lang w:val="en-GB"/>
        </w:rPr>
        <w:t>M</w:t>
      </w:r>
      <w:r w:rsidRPr="00C003A9">
        <w:rPr>
          <w:rFonts w:ascii="Times New Roman" w:eastAsia="Calibri" w:hAnsi="Times New Roman" w:cs="Times New Roman"/>
          <w:color w:val="FF0000"/>
          <w:sz w:val="24"/>
          <w:szCs w:val="24"/>
          <w:lang w:val="en-GB"/>
        </w:rPr>
        <w:t xml:space="preserve"> = 0.67, </w:t>
      </w:r>
      <w:r w:rsidRPr="00C003A9">
        <w:rPr>
          <w:rFonts w:ascii="Times New Roman" w:eastAsia="Calibri" w:hAnsi="Times New Roman" w:cs="Times New Roman"/>
          <w:i/>
          <w:color w:val="FF0000"/>
          <w:sz w:val="24"/>
          <w:szCs w:val="24"/>
          <w:lang w:val="en-GB"/>
        </w:rPr>
        <w:t>SD</w:t>
      </w:r>
      <w:r w:rsidRPr="00C003A9">
        <w:rPr>
          <w:rFonts w:ascii="Times New Roman" w:eastAsia="Calibri" w:hAnsi="Times New Roman" w:cs="Times New Roman"/>
          <w:color w:val="FF0000"/>
          <w:sz w:val="24"/>
          <w:szCs w:val="24"/>
          <w:lang w:val="en-GB"/>
        </w:rPr>
        <w:t xml:space="preserve"> = 0.87. These observations were supported by mixed Group x Day ANOVAs on </w:t>
      </w:r>
      <w:r w:rsidR="00200865" w:rsidRPr="00C003A9">
        <w:rPr>
          <w:rFonts w:ascii="Times New Roman" w:eastAsia="Calibri" w:hAnsi="Times New Roman" w:cs="Times New Roman"/>
          <w:color w:val="FF0000"/>
          <w:sz w:val="24"/>
          <w:szCs w:val="24"/>
          <w:lang w:val="en-GB"/>
        </w:rPr>
        <w:t>P</w:t>
      </w:r>
      <w:r w:rsidRPr="00C003A9">
        <w:rPr>
          <w:rFonts w:ascii="Times New Roman" w:eastAsia="Calibri" w:hAnsi="Times New Roman" w:cs="Times New Roman"/>
          <w:color w:val="FF0000"/>
          <w:sz w:val="24"/>
          <w:szCs w:val="24"/>
          <w:lang w:val="en-GB"/>
        </w:rPr>
        <w:t xml:space="preserve">reCS responding in stage1 suggesting that there were no group differences on days 1-4 prior to infusion (all </w:t>
      </w:r>
      <w:r w:rsidRPr="00C003A9">
        <w:rPr>
          <w:rFonts w:ascii="Times New Roman" w:eastAsia="Calibri" w:hAnsi="Times New Roman" w:cs="Times New Roman"/>
          <w:i/>
          <w:color w:val="FF0000"/>
          <w:sz w:val="24"/>
          <w:szCs w:val="24"/>
          <w:lang w:val="en-GB"/>
        </w:rPr>
        <w:t xml:space="preserve">F </w:t>
      </w:r>
      <w:r w:rsidRPr="00C003A9">
        <w:rPr>
          <w:rFonts w:ascii="Times New Roman" w:eastAsia="Calibri" w:hAnsi="Times New Roman" w:cs="Times New Roman"/>
          <w:color w:val="FF0000"/>
          <w:sz w:val="24"/>
          <w:szCs w:val="24"/>
          <w:lang w:val="en-GB"/>
        </w:rPr>
        <w:t xml:space="preserve">&lt; 1.69, </w:t>
      </w:r>
      <w:r w:rsidRPr="00C003A9">
        <w:rPr>
          <w:rFonts w:ascii="Times New Roman" w:eastAsia="Calibri" w:hAnsi="Times New Roman" w:cs="Times New Roman"/>
          <w:i/>
          <w:color w:val="FF0000"/>
          <w:sz w:val="24"/>
          <w:szCs w:val="24"/>
          <w:lang w:val="en-GB"/>
        </w:rPr>
        <w:t>p</w:t>
      </w:r>
      <w:r w:rsidRPr="00C003A9">
        <w:rPr>
          <w:rFonts w:ascii="Times New Roman" w:eastAsia="Calibri" w:hAnsi="Times New Roman" w:cs="Times New Roman"/>
          <w:color w:val="FF0000"/>
          <w:sz w:val="24"/>
          <w:szCs w:val="24"/>
          <w:lang w:val="en-GB"/>
        </w:rPr>
        <w:t xml:space="preserve"> &gt; .21) or on days 5-10 during infusions (significant main effect of Day </w:t>
      </w:r>
      <w:proofErr w:type="gramStart"/>
      <w:r w:rsidRPr="00C003A9">
        <w:rPr>
          <w:rFonts w:ascii="Times New Roman" w:eastAsia="Calibri" w:hAnsi="Times New Roman" w:cs="Times New Roman"/>
          <w:i/>
          <w:iCs/>
          <w:color w:val="FF0000"/>
          <w:sz w:val="24"/>
          <w:szCs w:val="24"/>
          <w:lang w:val="en-GB"/>
        </w:rPr>
        <w:t>F</w:t>
      </w:r>
      <w:r w:rsidRPr="00C003A9">
        <w:rPr>
          <w:rFonts w:ascii="Times New Roman" w:eastAsia="Calibri" w:hAnsi="Times New Roman" w:cs="Times New Roman"/>
          <w:color w:val="FF0000"/>
          <w:sz w:val="24"/>
          <w:szCs w:val="24"/>
          <w:vertAlign w:val="subscript"/>
          <w:lang w:val="en-GB"/>
        </w:rPr>
        <w:t>(</w:t>
      </w:r>
      <w:proofErr w:type="gramEnd"/>
      <w:r w:rsidRPr="00C003A9">
        <w:rPr>
          <w:rFonts w:ascii="Times New Roman" w:eastAsia="Calibri" w:hAnsi="Times New Roman" w:cs="Times New Roman"/>
          <w:color w:val="FF0000"/>
          <w:sz w:val="24"/>
          <w:szCs w:val="24"/>
          <w:vertAlign w:val="subscript"/>
          <w:lang w:val="en-GB"/>
        </w:rPr>
        <w:t>5, 120)</w:t>
      </w:r>
      <w:r w:rsidRPr="00C003A9">
        <w:rPr>
          <w:rFonts w:ascii="Times New Roman" w:eastAsia="Calibri" w:hAnsi="Times New Roman" w:cs="Times New Roman"/>
          <w:color w:val="FF0000"/>
          <w:sz w:val="24"/>
          <w:szCs w:val="24"/>
          <w:lang w:val="en-GB"/>
        </w:rPr>
        <w:t xml:space="preserve"> = 15.21,</w:t>
      </w:r>
      <w:r w:rsidRPr="00C003A9">
        <w:rPr>
          <w:rFonts w:ascii="Times New Roman" w:eastAsia="Calibri" w:hAnsi="Times New Roman" w:cs="Times New Roman"/>
          <w:i/>
          <w:iCs/>
          <w:color w:val="FF0000"/>
          <w:sz w:val="24"/>
          <w:szCs w:val="24"/>
          <w:lang w:val="en-GB"/>
        </w:rPr>
        <w:t xml:space="preserve"> p</w:t>
      </w:r>
      <w:r w:rsidRPr="00C003A9">
        <w:rPr>
          <w:rFonts w:ascii="Times New Roman" w:eastAsia="Calibri" w:hAnsi="Times New Roman" w:cs="Times New Roman"/>
          <w:color w:val="FF0000"/>
          <w:sz w:val="24"/>
          <w:szCs w:val="24"/>
          <w:lang w:val="en-GB"/>
        </w:rPr>
        <w:t xml:space="preserve"> &lt; .001, all remaining </w:t>
      </w:r>
      <w:r w:rsidRPr="00C003A9">
        <w:rPr>
          <w:rFonts w:ascii="Times New Roman" w:eastAsia="Calibri" w:hAnsi="Times New Roman" w:cs="Times New Roman"/>
          <w:i/>
          <w:color w:val="FF0000"/>
          <w:sz w:val="24"/>
          <w:szCs w:val="24"/>
          <w:lang w:val="en-GB"/>
        </w:rPr>
        <w:t xml:space="preserve">F </w:t>
      </w:r>
      <w:r w:rsidRPr="00C003A9">
        <w:rPr>
          <w:rFonts w:ascii="Times New Roman" w:eastAsia="Calibri" w:hAnsi="Times New Roman" w:cs="Times New Roman"/>
          <w:color w:val="FF0000"/>
          <w:sz w:val="24"/>
          <w:szCs w:val="24"/>
          <w:lang w:val="en-GB"/>
        </w:rPr>
        <w:t xml:space="preserve">&lt; 1.00, </w:t>
      </w:r>
      <w:r w:rsidRPr="00C003A9">
        <w:rPr>
          <w:rFonts w:ascii="Times New Roman" w:eastAsia="Calibri" w:hAnsi="Times New Roman" w:cs="Times New Roman"/>
          <w:i/>
          <w:color w:val="FF0000"/>
          <w:sz w:val="24"/>
          <w:szCs w:val="24"/>
          <w:lang w:val="en-GB"/>
        </w:rPr>
        <w:t>p</w:t>
      </w:r>
      <w:r w:rsidRPr="00C003A9">
        <w:rPr>
          <w:rFonts w:ascii="Times New Roman" w:eastAsia="Calibri" w:hAnsi="Times New Roman" w:cs="Times New Roman"/>
          <w:color w:val="FF0000"/>
          <w:sz w:val="24"/>
          <w:szCs w:val="24"/>
          <w:lang w:val="en-GB"/>
        </w:rPr>
        <w:t xml:space="preserve"> &gt; .50).</w:t>
      </w:r>
    </w:p>
    <w:p w14:paraId="522C4388" w14:textId="5FA0C21B" w:rsidR="00354550" w:rsidRPr="00C003A9" w:rsidRDefault="00354550" w:rsidP="00F04D98">
      <w:pPr>
        <w:pStyle w:val="BodyText"/>
        <w:spacing w:line="480" w:lineRule="auto"/>
        <w:rPr>
          <w:color w:val="FF0000"/>
          <w:lang w:val="en-GB"/>
        </w:rPr>
      </w:pPr>
      <w:r w:rsidRPr="00C003A9">
        <w:rPr>
          <w:color w:val="FF0000"/>
          <w:lang w:val="en-GB"/>
        </w:rPr>
        <w:t>Stage 1</w:t>
      </w:r>
    </w:p>
    <w:p w14:paraId="5DA2FF82" w14:textId="048E4F5E" w:rsidR="0068482A" w:rsidRDefault="0068482A" w:rsidP="00F04D98">
      <w:pPr>
        <w:pStyle w:val="BodyText"/>
        <w:spacing w:line="480" w:lineRule="auto"/>
        <w:rPr>
          <w:lang w:val="en-GB"/>
        </w:rPr>
      </w:pPr>
      <w:r w:rsidRPr="00FB0BE9">
        <w:rPr>
          <w:lang w:val="en-GB"/>
        </w:rPr>
        <w:t xml:space="preserve">During stage 1 of blocking (Figure 3B),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lang w:val="en-GB"/>
          </w:rPr>
          <m:t>F(3,72)=5.77</m:t>
        </m:r>
      </m:oMath>
      <w:r w:rsidRPr="00FB0BE9">
        <w:rPr>
          <w:lang w:val="en-GB"/>
        </w:rPr>
        <w:t xml:space="preserve">, </w:t>
      </w:r>
      <m:oMath>
        <m:r>
          <w:rPr>
            <w:rFonts w:ascii="Cambria Math" w:hAnsi="Cambria Math"/>
            <w:lang w:val="en-GB"/>
          </w:rPr>
          <m:t>p=.001</m:t>
        </m:r>
      </m:oMath>
      <w:r w:rsidRPr="00FB0BE9">
        <w:rPr>
          <w:lang w:val="en-GB"/>
        </w:rPr>
        <w:t xml:space="preserve">, but no effect of Group , or Group x Day interaction </w:t>
      </w:r>
      <m:oMath>
        <m:r>
          <w:rPr>
            <w:rFonts w:ascii="Cambria Math" w:hAnsi="Cambria Math"/>
            <w:lang w:val="en-GB"/>
          </w:rPr>
          <m:t>F(3,72)=0.27</m:t>
        </m:r>
      </m:oMath>
      <w:r w:rsidRPr="00FB0BE9">
        <w:rPr>
          <w:lang w:val="en-GB"/>
        </w:rPr>
        <w:t xml:space="preserve">, </w:t>
      </w:r>
      <m:oMath>
        <m:r>
          <w:rPr>
            <w:rFonts w:ascii="Cambria Math" w:hAnsi="Cambria Math"/>
            <w:lang w:val="en-GB"/>
          </w:rPr>
          <m:t>p=.850</m:t>
        </m:r>
      </m:oMath>
      <w:r w:rsidRPr="00FB0BE9">
        <w:rPr>
          <w:lang w:val="en-GB"/>
        </w:rPr>
        <w:t xml:space="preserve">). All animals then received an additional 6 days of acquisition to cue A (Figure 3B, Days 5-10) following either intra-OFC infusions of muscimol or saline. Infusions of muscimol depressed overall responding relative to saline infusions (significant main effect of Group </w:t>
      </w:r>
      <m:oMath>
        <m:r>
          <w:rPr>
            <w:rFonts w:ascii="Cambria Math" w:hAnsi="Cambria Math"/>
            <w:lang w:val="en-GB"/>
          </w:rPr>
          <m:t>F(1,24)=4.25</m:t>
        </m:r>
      </m:oMath>
      <w:r w:rsidRPr="00FB0BE9">
        <w:rPr>
          <w:lang w:val="en-GB"/>
        </w:rPr>
        <w:t xml:space="preserve">, </w:t>
      </w:r>
      <m:oMath>
        <m:r>
          <w:rPr>
            <w:rFonts w:ascii="Cambria Math" w:hAnsi="Cambria Math"/>
            <w:lang w:val="en-GB"/>
          </w:rPr>
          <m:t>p=.050</m:t>
        </m:r>
      </m:oMath>
      <w:r w:rsidRPr="00FB0BE9">
        <w:rPr>
          <w:lang w:val="en-GB"/>
        </w:rPr>
        <w:t xml:space="preserve">, and Day </w:t>
      </w:r>
      <m:oMath>
        <m:r>
          <w:rPr>
            <w:rFonts w:ascii="Cambria Math" w:hAnsi="Cambria Math"/>
            <w:lang w:val="en-GB"/>
          </w:rPr>
          <m:t>F(5,120)=17.49</m:t>
        </m:r>
      </m:oMath>
      <w:r w:rsidRPr="00FB0BE9">
        <w:rPr>
          <w:lang w:val="en-GB"/>
        </w:rPr>
        <w:t xml:space="preserve">, </w:t>
      </w:r>
      <m:oMath>
        <m:r>
          <w:rPr>
            <w:rFonts w:ascii="Cambria Math" w:hAnsi="Cambria Math"/>
            <w:lang w:val="en-GB"/>
          </w:rPr>
          <m:t>p&lt;.001</m:t>
        </m:r>
      </m:oMath>
      <w:r w:rsidRPr="00FB0BE9">
        <w:rPr>
          <w:lang w:val="en-GB"/>
        </w:rPr>
        <w:t xml:space="preserve">, but no Group x Day interaction </w:t>
      </w:r>
      <m:oMath>
        <m:r>
          <w:rPr>
            <w:rFonts w:ascii="Cambria Math" w:hAnsi="Cambria Math"/>
            <w:lang w:val="en-GB"/>
          </w:rPr>
          <m:t>F(5,120)=1.31</m:t>
        </m:r>
      </m:oMath>
      <w:r w:rsidRPr="00FB0BE9">
        <w:rPr>
          <w:lang w:val="en-GB"/>
        </w:rPr>
        <w:t xml:space="preserve">, </w:t>
      </w:r>
      <m:oMath>
        <m:r>
          <w:rPr>
            <w:rFonts w:ascii="Cambria Math" w:hAnsi="Cambria Math"/>
            <w:lang w:val="en-GB"/>
          </w:rPr>
          <m:t>p=.263</m:t>
        </m:r>
      </m:oMath>
      <w:r w:rsidRPr="00FB0BE9">
        <w:rPr>
          <w:lang w:val="en-GB"/>
        </w:rPr>
        <w:t>). Importantly, on the final day (Day 10), responding in the muscimol group was significantly lower than the saline group (</w:t>
      </w:r>
      <m:oMath>
        <m:r>
          <w:rPr>
            <w:rFonts w:ascii="Cambria Math" w:hAnsi="Cambria Math"/>
            <w:lang w:val="en-GB"/>
          </w:rPr>
          <m:t>t(24)=-2.69</m:t>
        </m:r>
      </m:oMath>
      <w:r w:rsidRPr="00FB0BE9">
        <w:rPr>
          <w:lang w:val="en-GB"/>
        </w:rPr>
        <w:t xml:space="preserve">, </w:t>
      </w:r>
      <m:oMath>
        <m:r>
          <w:rPr>
            <w:rFonts w:ascii="Cambria Math" w:hAnsi="Cambria Math"/>
            <w:lang w:val="en-GB"/>
          </w:rPr>
          <m:t>p=.013</m:t>
        </m:r>
      </m:oMath>
      <w:r w:rsidRPr="00FB0BE9">
        <w:rPr>
          <w:lang w:val="en-GB"/>
        </w:rPr>
        <w:t>).</w:t>
      </w:r>
    </w:p>
    <w:p w14:paraId="796E56BC" w14:textId="1C99AA3E" w:rsidR="00354550" w:rsidRPr="00C003A9" w:rsidRDefault="00354550" w:rsidP="00F04D98">
      <w:pPr>
        <w:pStyle w:val="BodyText"/>
        <w:spacing w:line="480" w:lineRule="auto"/>
        <w:rPr>
          <w:b/>
          <w:bCs/>
          <w:color w:val="FF0000"/>
          <w:lang w:val="en-GB"/>
        </w:rPr>
      </w:pPr>
      <w:r w:rsidRPr="00C003A9">
        <w:rPr>
          <w:b/>
          <w:bCs/>
          <w:color w:val="FF0000"/>
          <w:lang w:val="en-GB"/>
        </w:rPr>
        <w:t>Stage 2</w:t>
      </w:r>
    </w:p>
    <w:p w14:paraId="15FA990F" w14:textId="52345778" w:rsidR="000E75D6" w:rsidRDefault="000E75D6" w:rsidP="00F04D98">
      <w:pPr>
        <w:pStyle w:val="BodyText"/>
        <w:spacing w:line="480" w:lineRule="auto"/>
        <w:rPr>
          <w:lang w:val="en-GB"/>
        </w:rPr>
      </w:pPr>
      <w:r w:rsidRPr="00FB0BE9">
        <w:rPr>
          <w:lang w:val="en-GB"/>
        </w:rPr>
        <w:t xml:space="preserve">Next, animals were trained such that compounds AB and CD also predicted reward (Figure 3C, Stage 2), importantly OFC function was intact in all animals </w:t>
      </w:r>
      <w:proofErr w:type="gramStart"/>
      <w:r w:rsidRPr="00FB0BE9">
        <w:rPr>
          <w:lang w:val="en-GB"/>
        </w:rPr>
        <w:t>i.e.</w:t>
      </w:r>
      <w:proofErr w:type="gramEnd"/>
      <w:r w:rsidRPr="00FB0BE9">
        <w:rPr>
          <w:lang w:val="en-GB"/>
        </w:rPr>
        <w:t xml:space="preserve"> no infusions. Responding in both the saline and muscimol groups was initially lower to the novel compound CD than to AB </w:t>
      </w:r>
      <w:r w:rsidRPr="00FB0BE9">
        <w:rPr>
          <w:lang w:val="en-GB"/>
        </w:rPr>
        <w:lastRenderedPageBreak/>
        <w:t xml:space="preserve">(Significant Cue x Day interaction </w:t>
      </w:r>
      <m:oMath>
        <m:r>
          <w:rPr>
            <w:rFonts w:ascii="Cambria Math" w:hAnsi="Cambria Math"/>
            <w:lang w:val="en-GB"/>
          </w:rPr>
          <m:t>F(2,48)=12.12</m:t>
        </m:r>
      </m:oMath>
      <w:r w:rsidRPr="00FB0BE9">
        <w:rPr>
          <w:lang w:val="en-GB"/>
        </w:rPr>
        <w:t xml:space="preserve">, </w:t>
      </w:r>
      <m:oMath>
        <m:r>
          <w:rPr>
            <w:rFonts w:ascii="Cambria Math" w:hAnsi="Cambria Math"/>
            <w:lang w:val="en-GB"/>
          </w:rPr>
          <m:t>p&lt;.001</m:t>
        </m:r>
      </m:oMath>
      <w:r w:rsidRPr="00FB0BE9">
        <w:rPr>
          <w:lang w:val="en-GB"/>
        </w:rPr>
        <w:t xml:space="preserve">, and main effect of Day </w:t>
      </w:r>
      <m:oMath>
        <m:r>
          <w:rPr>
            <w:rFonts w:ascii="Cambria Math" w:hAnsi="Cambria Math"/>
            <w:lang w:val="en-GB"/>
          </w:rPr>
          <m:t>F(2,48)=20.09</m:t>
        </m:r>
      </m:oMath>
      <w:r w:rsidRPr="00FB0BE9">
        <w:rPr>
          <w:lang w:val="en-GB"/>
        </w:rPr>
        <w:t xml:space="preserve">, </w:t>
      </w:r>
      <m:oMath>
        <m:r>
          <w:rPr>
            <w:rFonts w:ascii="Cambria Math" w:hAnsi="Cambria Math"/>
            <w:lang w:val="en-GB"/>
          </w:rPr>
          <m:t>p&lt;.001</m:t>
        </m:r>
      </m:oMath>
      <w:r w:rsidRPr="00FB0BE9">
        <w:rPr>
          <w:lang w:val="en-GB"/>
        </w:rPr>
        <w:t xml:space="preserve">, but no other main effects or interactions with Group were significant, all remaining effects </w:t>
      </w:r>
      <w:r w:rsidRPr="00FB0BE9">
        <w:rPr>
          <w:i/>
          <w:lang w:val="en-GB"/>
        </w:rPr>
        <w:t>F</w:t>
      </w:r>
      <w:r w:rsidRPr="00FB0BE9">
        <w:rPr>
          <w:lang w:val="en-GB"/>
        </w:rPr>
        <w:t xml:space="preserve"> &lt; 1.91, </w:t>
      </w:r>
      <w:r w:rsidRPr="00FB0BE9">
        <w:rPr>
          <w:i/>
          <w:lang w:val="en-GB"/>
        </w:rPr>
        <w:t>p</w:t>
      </w:r>
      <w:r w:rsidRPr="00FB0BE9">
        <w:rPr>
          <w:lang w:val="en-GB"/>
        </w:rPr>
        <w:t xml:space="preserve"> &gt; .160; Cue AB vs CD: Day 12 </w:t>
      </w:r>
      <m:oMath>
        <m:r>
          <w:rPr>
            <w:rFonts w:ascii="Cambria Math" w:hAnsi="Cambria Math"/>
            <w:lang w:val="en-GB"/>
          </w:rPr>
          <m:t>t(24)=3.74</m:t>
        </m:r>
      </m:oMath>
      <w:r w:rsidRPr="00FB0BE9">
        <w:rPr>
          <w:lang w:val="en-GB"/>
        </w:rPr>
        <w:t xml:space="preserve">, </w:t>
      </w:r>
      <m:oMath>
        <m:r>
          <w:rPr>
            <w:rFonts w:ascii="Cambria Math" w:hAnsi="Cambria Math"/>
            <w:lang w:val="en-GB"/>
          </w:rPr>
          <m:t>p=.001</m:t>
        </m:r>
      </m:oMath>
      <w:r w:rsidRPr="00FB0BE9">
        <w:rPr>
          <w:lang w:val="en-GB"/>
        </w:rPr>
        <w:t xml:space="preserve">, Day 13 </w:t>
      </w:r>
      <m:oMath>
        <m:r>
          <w:rPr>
            <w:rFonts w:ascii="Cambria Math" w:hAnsi="Cambria Math"/>
            <w:lang w:val="en-GB"/>
          </w:rPr>
          <m:t>t(24)=-0.44</m:t>
        </m:r>
      </m:oMath>
      <w:r w:rsidRPr="00FB0BE9">
        <w:rPr>
          <w:lang w:val="en-GB"/>
        </w:rPr>
        <w:t xml:space="preserve">, </w:t>
      </w:r>
      <m:oMath>
        <m:r>
          <w:rPr>
            <w:rFonts w:ascii="Cambria Math" w:hAnsi="Cambria Math"/>
            <w:lang w:val="en-GB"/>
          </w:rPr>
          <m:t>p=.663</m:t>
        </m:r>
      </m:oMath>
      <w:r w:rsidRPr="00FB0BE9">
        <w:rPr>
          <w:lang w:val="en-GB"/>
        </w:rPr>
        <w:t xml:space="preserve">, Day 14 </w:t>
      </w:r>
      <m:oMath>
        <m:r>
          <w:rPr>
            <w:rFonts w:ascii="Cambria Math" w:hAnsi="Cambria Math"/>
            <w:lang w:val="en-GB"/>
          </w:rPr>
          <m:t>t(24)=-1.80</m:t>
        </m:r>
      </m:oMath>
      <w:r w:rsidRPr="00FB0BE9">
        <w:rPr>
          <w:lang w:val="en-GB"/>
        </w:rPr>
        <w:t xml:space="preserve">, </w:t>
      </w:r>
      <m:oMath>
        <m:r>
          <w:rPr>
            <w:rFonts w:ascii="Cambria Math" w:hAnsi="Cambria Math"/>
            <w:lang w:val="en-GB"/>
          </w:rPr>
          <m:t>p=.085</m:t>
        </m:r>
      </m:oMath>
      <w:r w:rsidRPr="00FB0BE9">
        <w:rPr>
          <w:lang w:val="en-GB"/>
        </w:rPr>
        <w:t xml:space="preserve">). However, the pattern of means suggests that responding to compound AB in the muscimol group was similar to the novel compound CD on Day 12 (Figure 3C, Right - Day 12, Muscimol: AB vs CD </w:t>
      </w:r>
      <m:oMath>
        <m:r>
          <w:rPr>
            <w:rFonts w:ascii="Cambria Math" w:hAnsi="Cambria Math"/>
            <w:lang w:val="en-GB"/>
          </w:rPr>
          <m:t>t(24)=1.82</m:t>
        </m:r>
      </m:oMath>
      <w:r w:rsidRPr="00FB0BE9">
        <w:rPr>
          <w:lang w:val="en-GB"/>
        </w:rPr>
        <w:t xml:space="preserve">, </w:t>
      </w:r>
      <m:oMath>
        <m:r>
          <w:rPr>
            <w:rFonts w:ascii="Cambria Math" w:hAnsi="Cambria Math"/>
            <w:lang w:val="en-GB"/>
          </w:rPr>
          <m:t>p=.081</m:t>
        </m:r>
      </m:oMath>
      <w:r w:rsidRPr="00FB0BE9">
        <w:rPr>
          <w:lang w:val="en-GB"/>
        </w:rPr>
        <w:t xml:space="preserve">), and lower than compound AB in the saline group (Figure 3C, Left - Day 12; Day 12, Saline: AB vs CD </w:t>
      </w:r>
      <m:oMath>
        <m:r>
          <w:rPr>
            <w:rFonts w:ascii="Cambria Math" w:hAnsi="Cambria Math"/>
            <w:lang w:val="en-GB"/>
          </w:rPr>
          <m:t>t(24)=3.47</m:t>
        </m:r>
      </m:oMath>
      <w:r w:rsidRPr="00FB0BE9">
        <w:rPr>
          <w:lang w:val="en-GB"/>
        </w:rPr>
        <w:t xml:space="preserve">, </w:t>
      </w:r>
      <m:oMath>
        <m:r>
          <w:rPr>
            <w:rFonts w:ascii="Cambria Math" w:hAnsi="Cambria Math"/>
            <w:lang w:val="en-GB"/>
          </w:rPr>
          <m:t>p=.002</m:t>
        </m:r>
      </m:oMath>
      <w:r w:rsidRPr="00FB0BE9">
        <w:rPr>
          <w:lang w:val="en-GB"/>
        </w:rPr>
        <w:t xml:space="preserve">). Furthermore, Within-session changes over trials on Day 12 revealed rapid within-session acquisition to both compounds in both groups, but responding was significantly lower in the muscimol group at the start of the session (Figure 3 - figure supplement </w:t>
      </w:r>
      <w:r w:rsidR="00B12723" w:rsidRPr="00FB0BE9">
        <w:rPr>
          <w:lang w:val="en-GB"/>
        </w:rPr>
        <w:t>4</w:t>
      </w:r>
      <w:r w:rsidRPr="00FB0BE9">
        <w:rPr>
          <w:lang w:val="en-GB"/>
        </w:rPr>
        <w:t xml:space="preserve">; First 2 trials, significant main effect of Group </w:t>
      </w:r>
      <m:oMath>
        <m:r>
          <w:rPr>
            <w:rFonts w:ascii="Cambria Math" w:hAnsi="Cambria Math"/>
            <w:lang w:val="en-GB"/>
          </w:rPr>
          <m:t>F(1,24)=8.67</m:t>
        </m:r>
      </m:oMath>
      <w:r w:rsidRPr="00FB0BE9">
        <w:rPr>
          <w:lang w:val="en-GB"/>
        </w:rPr>
        <w:t xml:space="preserve">, </w:t>
      </w:r>
      <m:oMath>
        <m:r>
          <w:rPr>
            <w:rFonts w:ascii="Cambria Math" w:hAnsi="Cambria Math"/>
            <w:lang w:val="en-GB"/>
          </w:rPr>
          <m:t>p=.007</m:t>
        </m:r>
      </m:oMath>
      <w:r w:rsidRPr="00FB0BE9">
        <w:rPr>
          <w:lang w:val="en-GB"/>
        </w:rPr>
        <w:t xml:space="preserve">, and Cue </w:t>
      </w:r>
      <m:oMath>
        <m:r>
          <w:rPr>
            <w:rFonts w:ascii="Cambria Math" w:hAnsi="Cambria Math"/>
            <w:lang w:val="en-GB"/>
          </w:rPr>
          <m:t>F(1,24)=7.61</m:t>
        </m:r>
      </m:oMath>
      <w:r w:rsidRPr="00FB0BE9">
        <w:rPr>
          <w:lang w:val="en-GB"/>
        </w:rPr>
        <w:t xml:space="preserve">, </w:t>
      </w:r>
      <m:oMath>
        <m:r>
          <w:rPr>
            <w:rFonts w:ascii="Cambria Math" w:hAnsi="Cambria Math"/>
            <w:lang w:val="en-GB"/>
          </w:rPr>
          <m:t>p=.011</m:t>
        </m:r>
      </m:oMath>
      <w:r w:rsidRPr="00FB0BE9">
        <w:rPr>
          <w:lang w:val="en-GB"/>
        </w:rPr>
        <w:t xml:space="preserve">, but no Group x Cue interaction </w:t>
      </w:r>
      <m:oMath>
        <m:r>
          <w:rPr>
            <w:rFonts w:ascii="Cambria Math" w:hAnsi="Cambria Math"/>
            <w:lang w:val="en-GB"/>
          </w:rPr>
          <m:t>F(1,24)=0.19</m:t>
        </m:r>
      </m:oMath>
      <w:r w:rsidRPr="00FB0BE9">
        <w:rPr>
          <w:lang w:val="en-GB"/>
        </w:rPr>
        <w:t xml:space="preserve">, </w:t>
      </w:r>
      <m:oMath>
        <m:r>
          <w:rPr>
            <w:rFonts w:ascii="Cambria Math" w:hAnsi="Cambria Math"/>
            <w:lang w:val="en-GB"/>
          </w:rPr>
          <m:t>p=.670</m:t>
        </m:r>
      </m:oMath>
      <w:r w:rsidRPr="00FB0BE9">
        <w:rPr>
          <w:lang w:val="en-GB"/>
        </w:rPr>
        <w:t xml:space="preserve">). 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Figure 3 - figure supplement </w:t>
      </w:r>
      <w:r w:rsidR="00B12723" w:rsidRPr="00FB0BE9">
        <w:rPr>
          <w:lang w:val="en-GB"/>
        </w:rPr>
        <w:t>4</w:t>
      </w:r>
      <w:r w:rsidRPr="00FB0BE9">
        <w:rPr>
          <w:lang w:val="en-GB"/>
        </w:rPr>
        <w:t xml:space="preserve">) are </w:t>
      </w:r>
      <w:proofErr w:type="gramStart"/>
      <w:r w:rsidRPr="00FB0BE9">
        <w:rPr>
          <w:lang w:val="en-GB"/>
        </w:rPr>
        <w:t>similar to</w:t>
      </w:r>
      <w:proofErr w:type="gramEnd"/>
      <w:r w:rsidRPr="00FB0BE9">
        <w:rPr>
          <w:lang w:val="en-GB"/>
        </w:rPr>
        <w:t xml:space="preserve"> levels of responding to the novel compound CD in the saline group. This would suggest that learning about cue A in the muscimol group was impaired in stage 1, and therefore cue A should not effectively block learning to cue B in stage 2. </w:t>
      </w:r>
    </w:p>
    <w:p w14:paraId="3D0C784D" w14:textId="5E111810" w:rsidR="009662CE" w:rsidRPr="00C003A9" w:rsidRDefault="009662CE" w:rsidP="00F04D98">
      <w:pPr>
        <w:pStyle w:val="BodyText"/>
        <w:spacing w:line="480" w:lineRule="auto"/>
        <w:rPr>
          <w:b/>
          <w:bCs/>
          <w:color w:val="FF0000"/>
          <w:lang w:val="en-GB"/>
        </w:rPr>
      </w:pPr>
      <w:r w:rsidRPr="00C003A9">
        <w:rPr>
          <w:b/>
          <w:bCs/>
          <w:color w:val="FF0000"/>
          <w:lang w:val="en-GB"/>
        </w:rPr>
        <w:t>Test</w:t>
      </w:r>
    </w:p>
    <w:p w14:paraId="49CE91BE" w14:textId="0C1146CF" w:rsidR="001B11FA" w:rsidRPr="00FB0BE9" w:rsidRDefault="000E75D6" w:rsidP="00F04D98">
      <w:pPr>
        <w:pStyle w:val="BodyText"/>
        <w:spacing w:line="480" w:lineRule="auto"/>
        <w:rPr>
          <w:lang w:val="en-GB"/>
        </w:rPr>
      </w:pPr>
      <w:r w:rsidRPr="00FB0BE9">
        <w:rPr>
          <w:lang w:val="en-GB"/>
        </w:rPr>
        <w:t xml:space="preserve">At test both groups showed significant blocking of learning to cue B relative to the control cue D (Figure 3D; Significant main effect of Cue </w:t>
      </w:r>
      <m:oMath>
        <m:r>
          <w:rPr>
            <w:rFonts w:ascii="Cambria Math" w:hAnsi="Cambria Math"/>
            <w:lang w:val="en-GB"/>
          </w:rPr>
          <m:t>F(1,24)=7.29</m:t>
        </m:r>
      </m:oMath>
      <w:r w:rsidRPr="00FB0BE9">
        <w:rPr>
          <w:lang w:val="en-GB"/>
        </w:rPr>
        <w:t xml:space="preserve">, </w:t>
      </w:r>
      <m:oMath>
        <m:r>
          <w:rPr>
            <w:rFonts w:ascii="Cambria Math" w:hAnsi="Cambria Math"/>
            <w:lang w:val="en-GB"/>
          </w:rPr>
          <m:t>p=.013</m:t>
        </m:r>
      </m:oMath>
      <w:r w:rsidRPr="00FB0BE9">
        <w:rPr>
          <w:lang w:val="en-GB"/>
        </w:rPr>
        <w:t xml:space="preserve">, but no main effect of </w:t>
      </w:r>
      <w:r w:rsidRPr="00FB0BE9">
        <w:rPr>
          <w:lang w:val="en-GB"/>
        </w:rPr>
        <w:lastRenderedPageBreak/>
        <w:t xml:space="preserve">Group </w:t>
      </w:r>
      <m:oMath>
        <m:r>
          <w:rPr>
            <w:rFonts w:ascii="Cambria Math" w:hAnsi="Cambria Math"/>
            <w:lang w:val="en-GB"/>
          </w:rPr>
          <m:t>F(1,24)=0.54</m:t>
        </m:r>
      </m:oMath>
      <w:r w:rsidRPr="00FB0BE9">
        <w:rPr>
          <w:lang w:val="en-GB"/>
        </w:rPr>
        <w:t xml:space="preserve">, </w:t>
      </w:r>
      <m:oMath>
        <m:r>
          <w:rPr>
            <w:rFonts w:ascii="Cambria Math" w:hAnsi="Cambria Math"/>
            <w:lang w:val="en-GB"/>
          </w:rPr>
          <m:t>p=.471</m:t>
        </m:r>
      </m:oMath>
      <w:r w:rsidRPr="00FB0BE9">
        <w:rPr>
          <w:lang w:val="en-GB"/>
        </w:rPr>
        <w:t xml:space="preserve">, or Group x Cue interaction </w:t>
      </w:r>
      <m:oMath>
        <m:r>
          <w:rPr>
            <w:rFonts w:ascii="Cambria Math" w:hAnsi="Cambria Math"/>
            <w:lang w:val="en-GB"/>
          </w:rPr>
          <m:t>F(1,24)=0.04</m:t>
        </m:r>
      </m:oMath>
      <w:r w:rsidRPr="00FB0BE9">
        <w:rPr>
          <w:lang w:val="en-GB"/>
        </w:rPr>
        <w:t xml:space="preserve">, </w:t>
      </w:r>
      <m:oMath>
        <m:r>
          <w:rPr>
            <w:rFonts w:ascii="Cambria Math" w:hAnsi="Cambria Math"/>
            <w:lang w:val="en-GB"/>
          </w:rPr>
          <m:t>p=.843</m:t>
        </m:r>
      </m:oMath>
      <w:r w:rsidRPr="00FB0BE9">
        <w:rPr>
          <w:lang w:val="en-GB"/>
        </w:rPr>
        <w:t xml:space="preserve">).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Figure 2A, post infusion) are unlikely to be due to impairments in learning. In addition to this, we rule out the possibility that the two groups used different attentional solutions to achieve a similar blocking result (Figure 3- figure supplement </w:t>
      </w:r>
      <w:r w:rsidR="00B12723" w:rsidRPr="00FB0BE9">
        <w:rPr>
          <w:lang w:val="en-GB"/>
        </w:rPr>
        <w:t>5</w:t>
      </w:r>
      <w:r w:rsidRPr="00FB0BE9">
        <w:rPr>
          <w:lang w:val="en-GB"/>
        </w:rPr>
        <w:t>).</w:t>
      </w:r>
    </w:p>
    <w:p w14:paraId="7025C2CB" w14:textId="77777777" w:rsidR="001B11FA" w:rsidRPr="00FB0BE9" w:rsidRDefault="001B11FA" w:rsidP="00F04D98">
      <w:pPr>
        <w:spacing w:line="480" w:lineRule="auto"/>
        <w:rPr>
          <w:sz w:val="24"/>
          <w:szCs w:val="24"/>
          <w:lang w:val="en-GB"/>
        </w:rPr>
      </w:pPr>
      <w:r w:rsidRPr="00FB0BE9">
        <w:rPr>
          <w:lang w:val="en-GB"/>
        </w:rPr>
        <w:br w:type="page"/>
      </w:r>
    </w:p>
    <w:p w14:paraId="73AEE5CC" w14:textId="77777777" w:rsidR="001B11FA" w:rsidRPr="00FB0BE9" w:rsidRDefault="001B11FA" w:rsidP="007E4BB9">
      <w:pPr>
        <w:spacing w:line="480" w:lineRule="auto"/>
        <w:jc w:val="center"/>
        <w:rPr>
          <w:rFonts w:cstheme="minorHAnsi"/>
          <w:sz w:val="24"/>
          <w:szCs w:val="24"/>
          <w:lang w:val="en-GB"/>
        </w:rPr>
      </w:pPr>
      <w:r w:rsidRPr="00FB0BE9">
        <w:rPr>
          <w:rFonts w:cstheme="minorHAnsi"/>
          <w:noProof/>
          <w:sz w:val="24"/>
          <w:szCs w:val="24"/>
          <w:lang w:val="en-GB"/>
        </w:rPr>
        <w:lastRenderedPageBreak/>
        <w:drawing>
          <wp:inline distT="0" distB="0" distL="0" distR="0" wp14:anchorId="3CAE8BD5" wp14:editId="0F373AB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4F8F9836" w14:textId="159D81AB" w:rsidR="001B11FA" w:rsidRPr="00FB0BE9" w:rsidRDefault="001B11FA" w:rsidP="00D448AF">
      <w:pPr>
        <w:spacing w:after="240" w:line="480" w:lineRule="auto"/>
        <w:rPr>
          <w:sz w:val="24"/>
          <w:szCs w:val="24"/>
          <w:lang w:val="en-GB"/>
        </w:rPr>
      </w:pPr>
      <w:r w:rsidRPr="00FB0BE9">
        <w:rPr>
          <w:rFonts w:cstheme="minorHAnsi"/>
          <w:b/>
          <w:sz w:val="24"/>
          <w:szCs w:val="24"/>
          <w:lang w:val="en-GB"/>
        </w:rPr>
        <w:t xml:space="preserve">Figure 3. </w:t>
      </w:r>
      <w:r w:rsidR="00D448AF" w:rsidRPr="00FB0BE9">
        <w:rPr>
          <w:rFonts w:cstheme="minorHAnsi"/>
          <w:sz w:val="24"/>
          <w:szCs w:val="24"/>
          <w:lang w:val="en-GB"/>
        </w:rPr>
        <w:t xml:space="preserve">The effect of OFC inactivation during acquisition on subsequent learning in a Pavlovian blocking design. Experiment 3: (A) 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Figure 3-figure supplement 3. (B) Pavlovian acquisition to cue A over 10 days, with intact OFC (days 1-4) and following infusion of saline or muscimol to functionally inactivate the OFC (days 5-10). Muscimol infusions significantly suppressed responding to cue A. (C) Performance during stage 2 of blocking to cue compounds AB and CD in the saline (left) and </w:t>
      </w:r>
      <w:r w:rsidR="00D448AF" w:rsidRPr="00FB0BE9">
        <w:rPr>
          <w:rFonts w:cstheme="minorHAnsi"/>
          <w:sz w:val="24"/>
          <w:szCs w:val="24"/>
          <w:lang w:val="en-GB"/>
        </w:rPr>
        <w:lastRenderedPageBreak/>
        <w:t>muscimol (right) infusion groups. A focused analysis of responding within Day 12 is presented in Figure 3-figure supplement 4. (D) Responding during an extinction test to “blocked” cue B and the overshadowing control cue D. Figure 3-figure supplement 5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Pavlovian responding quantified by the rate of discriminative responding (CS-PreCS). Error bars depict ± SEM.</w:t>
      </w:r>
      <w:r w:rsidRPr="00FB0BE9">
        <w:rPr>
          <w:lang w:val="en-GB"/>
        </w:rPr>
        <w:br w:type="page"/>
      </w:r>
    </w:p>
    <w:p w14:paraId="2E450364" w14:textId="77777777" w:rsidR="00A06C66" w:rsidRPr="00FB0BE9" w:rsidRDefault="00A06C66" w:rsidP="008E1084">
      <w:pPr>
        <w:pStyle w:val="BodyText"/>
        <w:spacing w:line="480" w:lineRule="auto"/>
        <w:jc w:val="center"/>
        <w:rPr>
          <w:b/>
          <w:bCs/>
          <w:lang w:val="en-GB"/>
        </w:rPr>
      </w:pPr>
      <w:r w:rsidRPr="00FB0BE9">
        <w:rPr>
          <w:b/>
          <w:bCs/>
          <w:lang w:val="en-GB"/>
        </w:rPr>
        <w:lastRenderedPageBreak/>
        <w:t>Discussion</w:t>
      </w:r>
    </w:p>
    <w:p w14:paraId="497C0A66" w14:textId="264480FF" w:rsidR="00FA33F7" w:rsidRPr="00FB0BE9" w:rsidRDefault="00A06C66" w:rsidP="00F04D98">
      <w:pPr>
        <w:pStyle w:val="BodyText"/>
        <w:spacing w:line="480" w:lineRule="auto"/>
        <w:rPr>
          <w:lang w:val="en-GB"/>
        </w:rPr>
      </w:pPr>
      <w:r w:rsidRPr="00FB0BE9">
        <w:rPr>
          <w:lang w:val="en-GB"/>
        </w:rPr>
        <w:t>The present studies tested the hypothesis that the rodent lateral OFC is not necessary for Pavlovian acquisition</w:t>
      </w:r>
      <w:r w:rsidR="00034929" w:rsidRPr="00FB0BE9">
        <w:rPr>
          <w:lang w:val="en-GB"/>
        </w:rPr>
        <w:t xml:space="preserve"> in simple single CS-US procedure</w:t>
      </w:r>
      <w:r w:rsidRPr="00FB0BE9">
        <w:rPr>
          <w:lang w:val="en-GB"/>
        </w:rPr>
        <w:t>. Here we show that OFC lesions and inactivation significantly affects Pavlovian acquisitio</w:t>
      </w:r>
      <w:r w:rsidR="00034929" w:rsidRPr="00FB0BE9">
        <w:rPr>
          <w:lang w:val="en-GB"/>
        </w:rPr>
        <w:t>n</w:t>
      </w:r>
      <w:r w:rsidRPr="00FB0BE9">
        <w:rPr>
          <w:lang w:val="en-GB"/>
        </w:rPr>
        <w:t>. Furthermore, we found a dissociation between pre- and post-training OFC manipulations on Pavlovian acquisition such that pre-training OFC lesions enhance, whereas post-training lesions and inactivation impairs acquisition behaviour.</w:t>
      </w:r>
      <w:r w:rsidR="00416693" w:rsidRPr="00FB0BE9">
        <w:rPr>
          <w:lang w:val="en-GB"/>
        </w:rPr>
        <w:t xml:space="preserve"> </w:t>
      </w:r>
      <w:r w:rsidR="00EB272D" w:rsidRPr="00FB0BE9">
        <w:rPr>
          <w:lang w:val="en-GB"/>
        </w:rPr>
        <w:t xml:space="preserve">Given the absence of these </w:t>
      </w:r>
      <w:r w:rsidR="00155B6D" w:rsidRPr="00FB0BE9">
        <w:rPr>
          <w:lang w:val="en-GB"/>
        </w:rPr>
        <w:t>effects in the extant literature, it is notable that the</w:t>
      </w:r>
      <w:r w:rsidR="004810C4" w:rsidRPr="00FB0BE9">
        <w:rPr>
          <w:lang w:val="en-GB"/>
        </w:rPr>
        <w:t xml:space="preserve">se effects were robust and were </w:t>
      </w:r>
      <w:r w:rsidR="00155B6D" w:rsidRPr="00FB0BE9">
        <w:rPr>
          <w:lang w:val="en-GB"/>
        </w:rPr>
        <w:t xml:space="preserve">replicated </w:t>
      </w:r>
      <w:r w:rsidR="003A1D65" w:rsidRPr="00FB0BE9">
        <w:rPr>
          <w:lang w:val="en-GB"/>
        </w:rPr>
        <w:t>multiple times.</w:t>
      </w:r>
      <w:r w:rsidRPr="00FB0BE9">
        <w:rPr>
          <w:lang w:val="en-GB"/>
        </w:rPr>
        <w:t xml:space="preserve"> Next, using an associative blocking design, we tested whether impaired behaviour following post-training OFC inactivation reflects a disruption of learning or behavioural control. OFC inactivation did not disrupt the underlying learning about the predictive CS-US relationship as assayed by blocking, and instead disrupted the appropriate control of anticipatory behaviour to the CS.</w:t>
      </w:r>
    </w:p>
    <w:p w14:paraId="608B0669" w14:textId="77777777" w:rsidR="000E07DF" w:rsidRPr="00FB0BE9" w:rsidRDefault="000E07DF" w:rsidP="00F04D98">
      <w:pPr>
        <w:pStyle w:val="BodyText"/>
        <w:spacing w:line="480" w:lineRule="auto"/>
        <w:rPr>
          <w:b/>
          <w:bCs/>
          <w:lang w:val="en-GB"/>
        </w:rPr>
      </w:pPr>
      <w:r w:rsidRPr="00FB0BE9">
        <w:rPr>
          <w:b/>
          <w:bCs/>
          <w:lang w:val="en-GB"/>
        </w:rPr>
        <w:t xml:space="preserve">Lateral OFC is necessary for simple Pavlovian </w:t>
      </w:r>
      <w:proofErr w:type="gramStart"/>
      <w:r w:rsidRPr="00FB0BE9">
        <w:rPr>
          <w:b/>
          <w:bCs/>
          <w:lang w:val="en-GB"/>
        </w:rPr>
        <w:t>acquisition</w:t>
      </w:r>
      <w:proofErr w:type="gramEnd"/>
    </w:p>
    <w:p w14:paraId="5081E70D" w14:textId="16EE46A5" w:rsidR="000E07DF" w:rsidRPr="00FB0BE9" w:rsidRDefault="000E07DF" w:rsidP="00F04D98">
      <w:pPr>
        <w:spacing w:line="480" w:lineRule="auto"/>
        <w:rPr>
          <w:sz w:val="24"/>
          <w:szCs w:val="24"/>
          <w:lang w:val="en-GB"/>
        </w:rPr>
      </w:pPr>
      <w:r w:rsidRPr="00FB0BE9">
        <w:rPr>
          <w:sz w:val="24"/>
          <w:szCs w:val="24"/>
          <w:lang w:val="en-GB"/>
        </w:rPr>
        <w:t xml:space="preserve">The significant role of the OFC in Pavlovian acquisition in the present studies is surprising since OFC lesions and inactivation have consistently been reported to have no effect on acquisition in rats </w:t>
      </w:r>
      <w:r w:rsidRPr="00FB0BE9">
        <w:rPr>
          <w:sz w:val="24"/>
          <w:szCs w:val="24"/>
          <w:lang w:val="en-GB"/>
        </w:rPr>
        <w:fldChar w:fldCharType="begin" w:fldLock="1"/>
      </w:r>
      <w:r w:rsidR="006F7824">
        <w:rPr>
          <w:sz w:val="24"/>
          <w:szCs w:val="24"/>
          <w:lang w:val="en-GB"/>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2","issue":"6","issued":{"date-parts":[["2002","5"]]},"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Schoenbaum et al. 2002; Stalnaker et al. 2007; e.g. Burke et al. 2008)","plainTextFormattedCitation":"(Gallagher et al. 1999; Schoenbaum et al. 2002; Stalnaker et al. 2007; e.g. Burke et al. 2008)","previouslyFormattedCitation":"(Gallagher et al. 1999; Schoenbaum et al. 2002; Stalnaker et al. 2007; e.g. Burke et al. 2008)"},"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Gallagher et al. 1999; Schoenbaum et al. 2002; Stalnaker et al. 2007; e.g. Burke et al. 2008)</w:t>
      </w:r>
      <w:r w:rsidRPr="00FB0BE9">
        <w:rPr>
          <w:sz w:val="24"/>
          <w:szCs w:val="24"/>
          <w:lang w:val="en-GB"/>
        </w:rPr>
        <w:fldChar w:fldCharType="end"/>
      </w:r>
      <w:r w:rsidRPr="00FB0BE9">
        <w:rPr>
          <w:sz w:val="24"/>
          <w:szCs w:val="24"/>
          <w:lang w:val="en-GB"/>
        </w:rPr>
        <w:t xml:space="preserve">, unless there are complex cue- or outcome-specific task demands </w:t>
      </w:r>
      <w:r w:rsidRPr="00FB0BE9">
        <w:rPr>
          <w:sz w:val="24"/>
          <w:szCs w:val="24"/>
          <w:lang w:val="en-GB"/>
        </w:rPr>
        <w:fldChar w:fldCharType="begin" w:fldLock="1"/>
      </w:r>
      <w:r w:rsidR="006F7824">
        <w:rPr>
          <w:sz w:val="24"/>
          <w:szCs w:val="24"/>
          <w:lang w:val="en-GB"/>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nd Savage 2007)","plainTextFormattedCitation":"(e.g. Ramirez and Savage 2007)","previouslyFormattedCitation":"(e.g. Ramirez and Savage 2007)"},"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e.g. Ramirez and Savage 2007)</w:t>
      </w:r>
      <w:r w:rsidRPr="00FB0BE9">
        <w:rPr>
          <w:sz w:val="24"/>
          <w:szCs w:val="24"/>
          <w:lang w:val="en-GB"/>
        </w:rPr>
        <w:fldChar w:fldCharType="end"/>
      </w:r>
      <w:r w:rsidRPr="00FB0BE9">
        <w:rPr>
          <w:sz w:val="24"/>
          <w:szCs w:val="24"/>
          <w:lang w:val="en-GB"/>
        </w:rPr>
        <w:t xml:space="preserve">. However, in tasks involving simple single Pavlovian CS-US procedures and pre-training OFC lesions, performance often does not reach asymptote (e.g. after 9 days, </w:t>
      </w:r>
      <w:r w:rsidRPr="00FB0BE9">
        <w:rPr>
          <w:sz w:val="24"/>
          <w:szCs w:val="24"/>
          <w:lang w:val="en-GB"/>
        </w:rPr>
        <w:fldChar w:fldCharType="begin" w:fldLock="1"/>
      </w:r>
      <w:r w:rsidR="006F7824">
        <w:rPr>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Gallagher et al. 1999)</w:t>
      </w:r>
      <w:r w:rsidRPr="00FB0BE9">
        <w:rPr>
          <w:sz w:val="24"/>
          <w:szCs w:val="24"/>
          <w:lang w:val="en-GB"/>
        </w:rPr>
        <w:fldChar w:fldCharType="end"/>
      </w:r>
      <w:r w:rsidRPr="00FB0BE9">
        <w:rPr>
          <w:sz w:val="24"/>
          <w:szCs w:val="24"/>
          <w:lang w:val="en-GB"/>
        </w:rPr>
        <w:t xml:space="preserve">) before proceeding to a new stage of the experiment. In Experiment 1, we did not observe any significant effects of OFC lesions on acquisition until around 15-21 days of </w:t>
      </w:r>
      <w:r w:rsidRPr="00FB0BE9">
        <w:rPr>
          <w:sz w:val="24"/>
          <w:szCs w:val="24"/>
          <w:lang w:val="en-GB"/>
        </w:rPr>
        <w:lastRenderedPageBreak/>
        <w:t xml:space="preserve">acquisition. However, after extended training Schoenbaum et al </w:t>
      </w:r>
      <w:r w:rsidRPr="00FB0BE9">
        <w:rPr>
          <w:sz w:val="24"/>
          <w:szCs w:val="24"/>
          <w:lang w:val="en-GB"/>
        </w:rPr>
        <w:fldChar w:fldCharType="begin" w:fldLock="1"/>
      </w:r>
      <w:r w:rsidR="00305542" w:rsidRPr="00FB0BE9">
        <w:rPr>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3)</w:t>
      </w:r>
      <w:r w:rsidRPr="00FB0BE9">
        <w:rPr>
          <w:sz w:val="24"/>
          <w:szCs w:val="24"/>
          <w:lang w:val="en-GB"/>
        </w:rPr>
        <w:fldChar w:fldCharType="end"/>
      </w:r>
      <w:r w:rsidRPr="00FB0BE9">
        <w:rPr>
          <w:sz w:val="24"/>
          <w:szCs w:val="24"/>
          <w:lang w:val="en-GB"/>
        </w:rPr>
        <w:t xml:space="preserve"> have reported significant effects of OFC lesions on acquisition in a simple cue-outcome go-</w:t>
      </w:r>
      <w:proofErr w:type="spellStart"/>
      <w:r w:rsidRPr="00FB0BE9">
        <w:rPr>
          <w:sz w:val="24"/>
          <w:szCs w:val="24"/>
          <w:lang w:val="en-GB"/>
        </w:rPr>
        <w:t>nogo</w:t>
      </w:r>
      <w:proofErr w:type="spellEnd"/>
      <w:r w:rsidRPr="00FB0BE9">
        <w:rPr>
          <w:sz w:val="24"/>
          <w:szCs w:val="24"/>
          <w:lang w:val="en-GB"/>
        </w:rPr>
        <w:t xml:space="preserve"> task when looking at response latencies, but not on trials-to-criterion. Therefore, the effects of pretraining lesions may not have been observed previously due to task specific parameters such as the length of training and the sensitivity of the response measures. </w:t>
      </w:r>
    </w:p>
    <w:p w14:paraId="290B121C" w14:textId="3AFCACED" w:rsidR="004B640C" w:rsidRPr="00FB0BE9" w:rsidRDefault="004B640C" w:rsidP="00F04D98">
      <w:pPr>
        <w:spacing w:line="480" w:lineRule="auto"/>
        <w:ind w:firstLine="720"/>
        <w:rPr>
          <w:sz w:val="24"/>
          <w:szCs w:val="24"/>
          <w:lang w:val="en-GB"/>
        </w:rPr>
      </w:pPr>
      <w:r w:rsidRPr="00FB0BE9">
        <w:rPr>
          <w:sz w:val="24"/>
          <w:szCs w:val="24"/>
          <w:lang w:val="en-GB"/>
        </w:rPr>
        <w:t xml:space="preserve">Pretraining OFC lesions have been shown to disrupt Pavlovian acquisition in sign-tracking procedures in which lever insertion is used as the CS </w:t>
      </w:r>
      <w:r w:rsidRPr="00FB0BE9">
        <w:rPr>
          <w:sz w:val="24"/>
          <w:szCs w:val="24"/>
          <w:lang w:val="en-GB"/>
        </w:rPr>
        <w:fldChar w:fldCharType="begin" w:fldLock="1"/>
      </w:r>
      <w:r w:rsidR="006F7824">
        <w:rPr>
          <w:sz w:val="24"/>
          <w:szCs w:val="24"/>
          <w:lang w:val="en-GB"/>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nd Robbins 2003)","plainTextFormattedCitation":"(Chudasama and Robbins 2003)","previouslyFormattedCitation":"(Chudasama and Robbins 2003)"},"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Chudasama and Robbins 2003)</w:t>
      </w:r>
      <w:r w:rsidRPr="00FB0BE9">
        <w:rPr>
          <w:sz w:val="24"/>
          <w:szCs w:val="24"/>
          <w:lang w:val="en-GB"/>
        </w:rPr>
        <w:fldChar w:fldCharType="end"/>
      </w:r>
      <w:r w:rsidRPr="00FB0BE9">
        <w:rPr>
          <w:sz w:val="24"/>
          <w:szCs w:val="24"/>
          <w:lang w:val="en-GB"/>
        </w:rPr>
        <w:t xml:space="preserve">. Focal lateral OFC lesions </w:t>
      </w:r>
      <w:r w:rsidR="00034449" w:rsidRPr="00FB0BE9">
        <w:rPr>
          <w:sz w:val="24"/>
          <w:szCs w:val="24"/>
          <w:lang w:val="en-GB"/>
        </w:rPr>
        <w:t xml:space="preserve">also </w:t>
      </w:r>
      <w:r w:rsidRPr="00FB0BE9">
        <w:rPr>
          <w:sz w:val="24"/>
          <w:szCs w:val="24"/>
          <w:lang w:val="en-GB"/>
        </w:rPr>
        <w:t xml:space="preserve">significantly impair sign-tracking behaviour (i.e. engaging with the lever cue), and bias behaviour towards goal-tacking (i.e. approaching the magazine) </w:t>
      </w:r>
      <w:r w:rsidRPr="00FB0BE9">
        <w:rPr>
          <w:sz w:val="24"/>
          <w:szCs w:val="24"/>
          <w:lang w:val="en-GB"/>
        </w:rPr>
        <w:fldChar w:fldCharType="begin" w:fldLock="1"/>
      </w:r>
      <w:r w:rsidR="006F7824">
        <w:rPr>
          <w:sz w:val="24"/>
          <w:szCs w:val="24"/>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nd Killcross 2018)","plainTextFormattedCitation":"(Panayi and Killcross 2018)","previouslyFormattedCitation":"(Panayi and Killcross 2018)"},"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Panayi and Killcross 2018)</w:t>
      </w:r>
      <w:r w:rsidRPr="00FB0BE9">
        <w:rPr>
          <w:sz w:val="24"/>
          <w:szCs w:val="24"/>
          <w:lang w:val="en-GB"/>
        </w:rPr>
        <w:fldChar w:fldCharType="end"/>
      </w:r>
      <w:r w:rsidRPr="00FB0BE9">
        <w:rPr>
          <w:sz w:val="24"/>
          <w:szCs w:val="24"/>
          <w:lang w:val="en-GB"/>
        </w:rPr>
        <w:t xml:space="preserve">. </w:t>
      </w:r>
      <w:r w:rsidR="004B0216" w:rsidRPr="00FB0BE9">
        <w:rPr>
          <w:sz w:val="24"/>
          <w:szCs w:val="24"/>
          <w:lang w:val="en-GB"/>
        </w:rPr>
        <w:t>T</w:t>
      </w:r>
      <w:r w:rsidRPr="00FB0BE9">
        <w:rPr>
          <w:sz w:val="24"/>
          <w:szCs w:val="24"/>
          <w:lang w:val="en-GB"/>
        </w:rPr>
        <w:t>he</w:t>
      </w:r>
      <w:r w:rsidR="004B0216" w:rsidRPr="00FB0BE9">
        <w:rPr>
          <w:sz w:val="24"/>
          <w:szCs w:val="24"/>
          <w:lang w:val="en-GB"/>
        </w:rPr>
        <w:t xml:space="preserve"> present</w:t>
      </w:r>
      <w:r w:rsidRPr="00FB0BE9">
        <w:rPr>
          <w:sz w:val="24"/>
          <w:szCs w:val="24"/>
          <w:lang w:val="en-GB"/>
        </w:rPr>
        <w:t xml:space="preserve"> findings that</w:t>
      </w:r>
      <w:r w:rsidR="004B0216" w:rsidRPr="00FB0BE9">
        <w:rPr>
          <w:sz w:val="24"/>
          <w:szCs w:val="24"/>
          <w:lang w:val="en-GB"/>
        </w:rPr>
        <w:t xml:space="preserve"> pre-training</w:t>
      </w:r>
      <w:r w:rsidRPr="00FB0BE9">
        <w:rPr>
          <w:sz w:val="24"/>
          <w:szCs w:val="24"/>
          <w:lang w:val="en-GB"/>
        </w:rPr>
        <w:t xml:space="preserve"> OFC lesions enhanced behaviour focused </w:t>
      </w:r>
      <w:proofErr w:type="gramStart"/>
      <w:r w:rsidRPr="00FB0BE9">
        <w:rPr>
          <w:sz w:val="24"/>
          <w:szCs w:val="24"/>
          <w:lang w:val="en-GB"/>
        </w:rPr>
        <w:t>toward</w:t>
      </w:r>
      <w:proofErr w:type="gramEnd"/>
      <w:r w:rsidRPr="00FB0BE9">
        <w:rPr>
          <w:sz w:val="24"/>
          <w:szCs w:val="24"/>
          <w:lang w:val="en-GB"/>
        </w:rPr>
        <w:t xml:space="preserve"> the magazine</w:t>
      </w:r>
      <w:r w:rsidR="004B0216" w:rsidRPr="00FB0BE9">
        <w:rPr>
          <w:sz w:val="24"/>
          <w:szCs w:val="24"/>
          <w:lang w:val="en-GB"/>
        </w:rPr>
        <w:t xml:space="preserve"> is consistent with </w:t>
      </w:r>
      <w:r w:rsidR="002800FD" w:rsidRPr="00FB0BE9">
        <w:rPr>
          <w:sz w:val="24"/>
          <w:szCs w:val="24"/>
          <w:lang w:val="en-GB"/>
        </w:rPr>
        <w:t>a deficit in sign-tracking and a bias towards goal-tracking</w:t>
      </w:r>
      <w:r w:rsidRPr="00FB0BE9">
        <w:rPr>
          <w:sz w:val="24"/>
          <w:szCs w:val="24"/>
          <w:lang w:val="en-GB"/>
        </w:rPr>
        <w:t>.</w:t>
      </w:r>
      <w:r w:rsidR="00A866ED" w:rsidRPr="00FB0BE9">
        <w:rPr>
          <w:sz w:val="24"/>
          <w:szCs w:val="24"/>
          <w:lang w:val="en-GB"/>
        </w:rPr>
        <w:t xml:space="preserve"> </w:t>
      </w:r>
    </w:p>
    <w:p w14:paraId="2EADFC97" w14:textId="51FD4A43" w:rsidR="0006340D" w:rsidRPr="00FB0BE9" w:rsidRDefault="0006340D" w:rsidP="00F04D98">
      <w:pPr>
        <w:spacing w:line="480" w:lineRule="auto"/>
        <w:ind w:firstLine="720"/>
        <w:rPr>
          <w:sz w:val="24"/>
          <w:szCs w:val="24"/>
          <w:lang w:val="en-GB"/>
        </w:rPr>
      </w:pPr>
      <w:r w:rsidRPr="00FB0BE9">
        <w:rPr>
          <w:sz w:val="24"/>
          <w:szCs w:val="24"/>
          <w:lang w:val="en-GB"/>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inactivation are consistent with an impairment in subsequent acquisition </w:t>
      </w:r>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r example, Burke et al </w:t>
      </w:r>
      <w:r w:rsidRPr="00FB0BE9">
        <w:rPr>
          <w:sz w:val="24"/>
          <w:szCs w:val="24"/>
          <w:lang w:val="en-GB"/>
        </w:rPr>
        <w:fldChar w:fldCharType="begin" w:fldLock="1"/>
      </w:r>
      <w:r w:rsidR="00305542" w:rsidRPr="00FB0BE9">
        <w:rPr>
          <w:sz w:val="24"/>
          <w:szCs w:val="24"/>
          <w:lang w:val="en-GB"/>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und that post-training OFC inactivation impaired acquisition to a Pavlovian CS in reversal task. Similarly, Takahashi et al </w:t>
      </w:r>
      <w:bookmarkStart w:id="33" w:name="_Hlk49865003"/>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bookmarkEnd w:id="33"/>
      <w:r w:rsidRPr="00FB0BE9">
        <w:rPr>
          <w:sz w:val="24"/>
          <w:szCs w:val="24"/>
          <w:lang w:val="en-GB"/>
        </w:rPr>
        <w:t xml:space="preserve"> found that OFC inactivation during a Pavlovian over-expectation task disrupted new learning. Therefore, the robust effect of impaired acquisition following post-training OFC inactivation that we report is consistent with impaired subsequent acquisition in tasks with more complex manipulations.</w:t>
      </w:r>
    </w:p>
    <w:p w14:paraId="217DE6E4" w14:textId="77777777" w:rsidR="00CC02A5" w:rsidRPr="00FB0BE9" w:rsidRDefault="00CC02A5" w:rsidP="00F04D98">
      <w:pPr>
        <w:pStyle w:val="BodyText"/>
        <w:spacing w:line="480" w:lineRule="auto"/>
        <w:rPr>
          <w:b/>
          <w:bCs/>
          <w:lang w:val="en-GB"/>
        </w:rPr>
      </w:pPr>
      <w:r w:rsidRPr="00FB0BE9">
        <w:rPr>
          <w:b/>
          <w:bCs/>
          <w:lang w:val="en-GB"/>
        </w:rPr>
        <w:lastRenderedPageBreak/>
        <w:t>Lateral OFC is not necessary for learning the predictive CS-US relationship</w:t>
      </w:r>
    </w:p>
    <w:p w14:paraId="760F8D0B" w14:textId="2B29EC16" w:rsidR="00CC02A5" w:rsidRPr="00FB0BE9" w:rsidRDefault="00CC02A5" w:rsidP="00F04D98">
      <w:pPr>
        <w:spacing w:line="480" w:lineRule="auto"/>
        <w:rPr>
          <w:sz w:val="24"/>
          <w:szCs w:val="24"/>
          <w:lang w:val="en-GB"/>
        </w:rPr>
      </w:pPr>
      <w:r w:rsidRPr="00FB0BE9">
        <w:rPr>
          <w:sz w:val="24"/>
          <w:szCs w:val="24"/>
          <w:lang w:val="en-GB"/>
        </w:rPr>
        <w:t>Post-training OFC inactivation significantly impaired acquisition behaviour (Experiment 2), and this disruption was more profound when inactivation occurred earlier in training and more likely to persist after OFC function returned (</w:t>
      </w:r>
      <w:r w:rsidR="009355EF" w:rsidRPr="00FB0BE9">
        <w:rPr>
          <w:sz w:val="24"/>
          <w:szCs w:val="24"/>
          <w:lang w:val="en-GB"/>
        </w:rPr>
        <w:t>Supplementary Experiment 2</w:t>
      </w:r>
      <w:r w:rsidRPr="00FB0BE9">
        <w:rPr>
          <w:sz w:val="24"/>
          <w:szCs w:val="24"/>
          <w:lang w:val="en-GB"/>
        </w:rPr>
        <w:t xml:space="preserve">). This seems to suggest that learning about the CS-US relationship was disrupted. The idea that the OFC could be involved in learning is also consistent with a role for the OFC in the representation of expected values </w:t>
      </w:r>
      <w:r w:rsidRPr="00FB0BE9">
        <w:rPr>
          <w:sz w:val="24"/>
          <w:szCs w:val="24"/>
          <w:lang w:val="en-GB"/>
        </w:rPr>
        <w:fldChar w:fldCharType="begin" w:fldLock="1"/>
      </w:r>
      <w:r w:rsidR="006F7824">
        <w:rPr>
          <w:sz w:val="24"/>
          <w:szCs w:val="24"/>
          <w:lang w:val="en-GB"/>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Burke et al. 2008; Schoenbaum et al. 2011; Stalnaker et al. 2018)</w:t>
      </w:r>
      <w:r w:rsidRPr="00FB0BE9">
        <w:rPr>
          <w:sz w:val="24"/>
          <w:szCs w:val="24"/>
          <w:lang w:val="en-GB"/>
        </w:rPr>
        <w:fldChar w:fldCharType="end"/>
      </w:r>
      <w:r w:rsidRPr="00FB0BE9">
        <w:rPr>
          <w:sz w:val="24"/>
          <w:szCs w:val="24"/>
          <w:lang w:val="en-GB"/>
        </w:rPr>
        <w:t xml:space="preserve"> which influence mid-brain dopaminergic prediction errors </w:t>
      </w:r>
      <w:r w:rsidRPr="00FB0BE9">
        <w:rPr>
          <w:sz w:val="24"/>
          <w:szCs w:val="24"/>
          <w:lang w:val="en-GB"/>
        </w:rPr>
        <w:fldChar w:fldCharType="begin" w:fldLock="1"/>
      </w:r>
      <w:r w:rsidR="006F7824">
        <w:rPr>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Takahashi et al. 2011)","plainTextFormattedCitation":"(Takahashi et al. 2009; Takahashi et al. 2011)","previouslyFormattedCitation":"(Takahashi et al. 2009; Takahashi et al. 2011)"},"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Takahashi et al. 2009; Takahashi et al. 2011)</w:t>
      </w:r>
      <w:r w:rsidRPr="00FB0BE9">
        <w:rPr>
          <w:sz w:val="24"/>
          <w:szCs w:val="24"/>
          <w:lang w:val="en-GB"/>
        </w:rPr>
        <w:fldChar w:fldCharType="end"/>
      </w:r>
      <w:r w:rsidRPr="00FB0BE9">
        <w:rPr>
          <w:sz w:val="24"/>
          <w:szCs w:val="24"/>
          <w:lang w:val="en-GB"/>
        </w:rPr>
        <w:t xml:space="preserve">, known to be necessary for Pavlovian learning </w:t>
      </w:r>
      <w:r w:rsidRPr="00FB0BE9">
        <w:rPr>
          <w:sz w:val="24"/>
          <w:szCs w:val="24"/>
          <w:lang w:val="en-GB"/>
        </w:rPr>
        <w:fldChar w:fldCharType="begin" w:fldLock="1"/>
      </w:r>
      <w:r w:rsidR="006F7824">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teinberg et al. 2013; Sharpe et al. 2017 Apr 3)","plainTextFormattedCitation":"(Steinberg et al. 2013; Sharpe et al. 2017 Apr 3)","previouslyFormattedCitation":"(Steinberg et al. 2013; Sharpe et al. 2017 Apr 3)"},"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Steinberg et al. 2013; Sharpe et al. 2017 Apr 3)</w:t>
      </w:r>
      <w:r w:rsidRPr="00FB0BE9">
        <w:rPr>
          <w:sz w:val="24"/>
          <w:szCs w:val="24"/>
          <w:lang w:val="en-GB"/>
        </w:rPr>
        <w:fldChar w:fldCharType="end"/>
      </w:r>
      <w:r w:rsidRPr="00FB0BE9">
        <w:rPr>
          <w:sz w:val="24"/>
          <w:szCs w:val="24"/>
          <w:lang w:val="en-GB"/>
        </w:rPr>
        <w:t xml:space="preserve">. </w:t>
      </w:r>
    </w:p>
    <w:p w14:paraId="4DA2E57E" w14:textId="136ED22B" w:rsidR="00CC02A5" w:rsidRPr="00FB0BE9" w:rsidRDefault="00CC02A5" w:rsidP="00F04D98">
      <w:pPr>
        <w:spacing w:line="480" w:lineRule="auto"/>
        <w:ind w:firstLine="720"/>
        <w:rPr>
          <w:sz w:val="24"/>
          <w:szCs w:val="24"/>
          <w:lang w:val="en-GB"/>
        </w:rPr>
      </w:pPr>
      <w:r w:rsidRPr="00FB0BE9">
        <w:rPr>
          <w:sz w:val="24"/>
          <w:szCs w:val="24"/>
          <w:lang w:val="en-GB"/>
        </w:rPr>
        <w:t xml:space="preserve">Unexpectedly, the impaired acquisition we observed following post-training OFC </w:t>
      </w:r>
      <w:r w:rsidR="00857720" w:rsidRPr="00FB0BE9">
        <w:rPr>
          <w:sz w:val="24"/>
          <w:szCs w:val="24"/>
          <w:lang w:val="en-GB"/>
        </w:rPr>
        <w:t>disruption</w:t>
      </w:r>
      <w:r w:rsidRPr="00FB0BE9">
        <w:rPr>
          <w:sz w:val="24"/>
          <w:szCs w:val="24"/>
          <w:lang w:val="en-GB"/>
        </w:rPr>
        <w:t xml:space="preserve"> did not disrupt the ability of the CS to block learning about a novel cue (Experiment </w:t>
      </w:r>
      <w:r w:rsidR="0032309D" w:rsidRPr="00FB0BE9">
        <w:rPr>
          <w:sz w:val="24"/>
          <w:szCs w:val="24"/>
          <w:lang w:val="en-GB"/>
        </w:rPr>
        <w:t>3</w:t>
      </w:r>
      <w:r w:rsidRPr="00FB0BE9">
        <w:rPr>
          <w:sz w:val="24"/>
          <w:szCs w:val="24"/>
          <w:lang w:val="en-GB"/>
        </w:rPr>
        <w:t xml:space="preserve">, Figure 3), despite significantly impaired performance post-inactivation (Figure 3-figure supplement </w:t>
      </w:r>
      <w:r w:rsidR="00DA224B" w:rsidRPr="00FB0BE9">
        <w:rPr>
          <w:sz w:val="24"/>
          <w:szCs w:val="24"/>
          <w:lang w:val="en-GB"/>
        </w:rPr>
        <w:t>4</w:t>
      </w:r>
      <w:r w:rsidRPr="00FB0BE9">
        <w:rPr>
          <w:sz w:val="24"/>
          <w:szCs w:val="24"/>
          <w:lang w:val="en-GB"/>
        </w:rPr>
        <w:t xml:space="preserve">; Muscimol AB is as low as Saline CD which does not show evidence of blocking). This is surprising given that in some Pavlovian learning contexts, levels of behavioural expression can dictate the extent to which learning occurs </w:t>
      </w:r>
      <w:r w:rsidRPr="00FB0BE9">
        <w:rPr>
          <w:sz w:val="24"/>
          <w:szCs w:val="24"/>
          <w:lang w:val="en-GB"/>
        </w:rPr>
        <w:fldChar w:fldCharType="begin" w:fldLock="1"/>
      </w:r>
      <w:r w:rsidR="006F7824">
        <w:rPr>
          <w:sz w:val="24"/>
          <w:szCs w:val="24"/>
          <w:lang w:val="en-GB"/>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Delamater 2004)</w:t>
      </w:r>
      <w:r w:rsidRPr="00FB0BE9">
        <w:rPr>
          <w:sz w:val="24"/>
          <w:szCs w:val="24"/>
          <w:lang w:val="en-GB"/>
        </w:rPr>
        <w:fldChar w:fldCharType="end"/>
      </w:r>
      <w:r w:rsidRPr="00FB0BE9">
        <w:rPr>
          <w:sz w:val="24"/>
          <w:szCs w:val="24"/>
          <w:lang w:val="en-GB"/>
        </w:rPr>
        <w:t xml:space="preserve">. This finding highlights the importance of using multiple tests of learning </w:t>
      </w:r>
      <w:r w:rsidRPr="00FB0BE9">
        <w:rPr>
          <w:sz w:val="24"/>
          <w:szCs w:val="24"/>
          <w:lang w:val="en-GB"/>
        </w:rPr>
        <w:fldChar w:fldCharType="begin" w:fldLock="1"/>
      </w:r>
      <w:r w:rsidR="006F7824">
        <w:rPr>
          <w:sz w:val="24"/>
          <w:szCs w:val="24"/>
          <w:lang w:val="en-GB"/>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Rescorla 2002b)","plainTextFormattedCitation":"(Rescorla 2002a; Rescorla 2002b)","previouslyFormattedCitation":"(Rescorla 2002a; Rescorla 2002b)"},"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Rescorla 2002a; Rescorla 2002b)</w:t>
      </w:r>
      <w:r w:rsidRPr="00FB0BE9">
        <w:rPr>
          <w:sz w:val="24"/>
          <w:szCs w:val="24"/>
          <w:lang w:val="en-GB"/>
        </w:rPr>
        <w:fldChar w:fldCharType="end"/>
      </w:r>
      <w:r w:rsidRPr="00FB0BE9">
        <w:rPr>
          <w:sz w:val="24"/>
          <w:szCs w:val="24"/>
          <w:lang w:val="en-GB"/>
        </w:rPr>
        <w:t xml:space="preserve"> to assess disrupted acquisition effects. </w:t>
      </w:r>
    </w:p>
    <w:p w14:paraId="7D4AEE68" w14:textId="38F1897D" w:rsidR="00CC02A5" w:rsidRPr="00FB0BE9" w:rsidRDefault="00CC02A5" w:rsidP="00F04D98">
      <w:pPr>
        <w:spacing w:line="480" w:lineRule="auto"/>
        <w:ind w:firstLine="720"/>
        <w:rPr>
          <w:sz w:val="24"/>
          <w:szCs w:val="24"/>
          <w:lang w:val="en-GB"/>
        </w:rPr>
      </w:pPr>
      <w:r w:rsidRPr="00FB0BE9">
        <w:rPr>
          <w:sz w:val="24"/>
          <w:szCs w:val="24"/>
          <w:lang w:val="en-GB"/>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Pr="00FB0BE9">
        <w:rPr>
          <w:sz w:val="24"/>
          <w:szCs w:val="24"/>
          <w:lang w:val="en-GB"/>
        </w:rPr>
        <w:fldChar w:fldCharType="begin" w:fldLock="1"/>
      </w:r>
      <w:r w:rsidR="006F7824">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e.g. Steinberg et al. 2013; Sharpe et al. 2017)","plainTextFormattedCitation":"(e.g. Steinberg et al. 2013; Sharpe et al. 2017)","previouslyFormattedCitation":"(e.g. Steinberg et al. 2013; Sharpe et al. 2017)"},"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 xml:space="preserve">(e.g. </w:t>
      </w:r>
      <w:r w:rsidR="006D3404" w:rsidRPr="006D3404">
        <w:rPr>
          <w:noProof/>
          <w:sz w:val="24"/>
          <w:szCs w:val="24"/>
          <w:lang w:val="en-GB"/>
        </w:rPr>
        <w:lastRenderedPageBreak/>
        <w:t>Steinberg et al. 2013; Sharpe et al. 2017)</w:t>
      </w:r>
      <w:r w:rsidRPr="00FB0BE9">
        <w:rPr>
          <w:sz w:val="24"/>
          <w:szCs w:val="24"/>
          <w:lang w:val="en-GB"/>
        </w:rPr>
        <w:fldChar w:fldCharType="end"/>
      </w:r>
      <w:r w:rsidRPr="00FB0BE9">
        <w:rPr>
          <w:sz w:val="24"/>
          <w:szCs w:val="24"/>
          <w:lang w:val="en-GB"/>
        </w:rPr>
        <w:t xml:space="preserve">, suggesting that the OFC is not necessary for this 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 </w:t>
      </w:r>
      <w:r w:rsidRPr="00FB0BE9">
        <w:rPr>
          <w:sz w:val="24"/>
          <w:szCs w:val="24"/>
          <w:lang w:val="en-GB"/>
        </w:rPr>
        <w:fldChar w:fldCharType="begin" w:fldLock="1"/>
      </w:r>
      <w:r w:rsidR="006F7824">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nd Oakeshott 2007; McDannald et al. 2011; Zhou et al. 2019)","plainTextFormattedCitation":"(Delamater 2007; Delamater and Oakeshott 2007; McDannald et al. 2011; Zhou et al. 2019)","previouslyFormattedCitation":"(Delamater 2007; Delamater and Oakeshott 2007; McDannald et al. 2011; Zhou et al. 2019)"},"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Delamater 2007; Delamater and Oakeshott 2007; McDannald et al. 2011; Zhou et al. 2019)</w:t>
      </w:r>
      <w:r w:rsidRPr="00FB0BE9">
        <w:rPr>
          <w:sz w:val="24"/>
          <w:szCs w:val="24"/>
          <w:lang w:val="en-GB"/>
        </w:rPr>
        <w:fldChar w:fldCharType="end"/>
      </w:r>
      <w:r w:rsidRPr="00FB0BE9">
        <w:rPr>
          <w:sz w:val="24"/>
          <w:szCs w:val="24"/>
          <w:lang w:val="en-GB"/>
        </w:rPr>
        <w:t xml:space="preserve">. </w:t>
      </w:r>
      <w:r w:rsidR="00897C0F">
        <w:rPr>
          <w:sz w:val="24"/>
          <w:szCs w:val="24"/>
          <w:lang w:val="en-GB"/>
        </w:rPr>
        <w:t xml:space="preserve">Indeed, </w:t>
      </w:r>
      <w:r w:rsidR="0063626C">
        <w:rPr>
          <w:sz w:val="24"/>
          <w:szCs w:val="24"/>
          <w:lang w:val="en-GB"/>
        </w:rPr>
        <w:t>the present</w:t>
      </w:r>
      <w:r w:rsidR="00897C0F">
        <w:rPr>
          <w:sz w:val="24"/>
          <w:szCs w:val="24"/>
          <w:lang w:val="en-GB"/>
        </w:rPr>
        <w:t xml:space="preserve"> findings are consistent with </w:t>
      </w:r>
      <w:r w:rsidR="001432EA">
        <w:rPr>
          <w:sz w:val="24"/>
          <w:szCs w:val="24"/>
          <w:lang w:val="en-GB"/>
        </w:rPr>
        <w:t xml:space="preserve">reports that </w:t>
      </w:r>
      <w:r w:rsidR="003B47AE">
        <w:rPr>
          <w:sz w:val="24"/>
          <w:szCs w:val="24"/>
          <w:lang w:val="en-GB"/>
        </w:rPr>
        <w:t>pretraining OFC lesions do not disrupt the blocking effect</w:t>
      </w:r>
      <w:r w:rsidR="005E4B43">
        <w:rPr>
          <w:sz w:val="24"/>
          <w:szCs w:val="24"/>
          <w:lang w:val="en-GB"/>
        </w:rPr>
        <w:t xml:space="preserve"> </w:t>
      </w:r>
      <w:r w:rsidR="005E4B43">
        <w:rPr>
          <w:sz w:val="24"/>
          <w:szCs w:val="24"/>
          <w:lang w:val="en-GB"/>
        </w:rPr>
        <w:fldChar w:fldCharType="begin" w:fldLock="1"/>
      </w:r>
      <w:r w:rsidR="006F7824">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mendeley":{"formattedCitation":"(McDannald et al. 2011)","plainTextFormattedCitation":"(McDannald et al. 2011)","previouslyFormattedCitation":"(McDannald et al. 2011)"},"properties":{"noteIndex":0},"schema":"https://github.com/citation-style-language/schema/raw/master/csl-citation.json"}</w:instrText>
      </w:r>
      <w:r w:rsidR="005E4B43">
        <w:rPr>
          <w:sz w:val="24"/>
          <w:szCs w:val="24"/>
          <w:lang w:val="en-GB"/>
        </w:rPr>
        <w:fldChar w:fldCharType="separate"/>
      </w:r>
      <w:r w:rsidR="006D3404" w:rsidRPr="006D3404">
        <w:rPr>
          <w:noProof/>
          <w:sz w:val="24"/>
          <w:szCs w:val="24"/>
          <w:lang w:val="en-GB"/>
        </w:rPr>
        <w:t>(McDannald et al. 2011)</w:t>
      </w:r>
      <w:r w:rsidR="005E4B43">
        <w:rPr>
          <w:sz w:val="24"/>
          <w:szCs w:val="24"/>
          <w:lang w:val="en-GB"/>
        </w:rPr>
        <w:fldChar w:fldCharType="end"/>
      </w:r>
      <w:r w:rsidR="003B47AE">
        <w:rPr>
          <w:sz w:val="24"/>
          <w:szCs w:val="24"/>
          <w:lang w:val="en-GB"/>
        </w:rPr>
        <w:t xml:space="preserve">, and </w:t>
      </w:r>
      <w:r w:rsidR="00223D9C">
        <w:rPr>
          <w:sz w:val="24"/>
          <w:szCs w:val="24"/>
          <w:lang w:val="en-GB"/>
        </w:rPr>
        <w:t xml:space="preserve">neural activity in </w:t>
      </w:r>
      <w:r w:rsidR="003B47AE">
        <w:rPr>
          <w:sz w:val="24"/>
          <w:szCs w:val="24"/>
          <w:lang w:val="en-GB"/>
        </w:rPr>
        <w:t>the</w:t>
      </w:r>
      <w:r w:rsidR="00160183">
        <w:rPr>
          <w:sz w:val="24"/>
          <w:szCs w:val="24"/>
          <w:lang w:val="en-GB"/>
        </w:rPr>
        <w:t xml:space="preserve"> lateral OFC</w:t>
      </w:r>
      <w:r w:rsidR="00F01107">
        <w:rPr>
          <w:sz w:val="24"/>
          <w:szCs w:val="24"/>
          <w:lang w:val="en-GB"/>
        </w:rPr>
        <w:t xml:space="preserve"> </w:t>
      </w:r>
      <w:r w:rsidR="00401A4F">
        <w:rPr>
          <w:sz w:val="24"/>
          <w:szCs w:val="24"/>
          <w:lang w:val="en-GB"/>
        </w:rPr>
        <w:t xml:space="preserve">in blocking procedures </w:t>
      </w:r>
      <w:r w:rsidR="003A0471">
        <w:rPr>
          <w:sz w:val="24"/>
          <w:szCs w:val="24"/>
          <w:lang w:val="en-GB"/>
        </w:rPr>
        <w:t xml:space="preserve">appears to </w:t>
      </w:r>
      <w:r w:rsidR="00FC08D6">
        <w:rPr>
          <w:sz w:val="24"/>
          <w:szCs w:val="24"/>
          <w:lang w:val="en-GB"/>
        </w:rPr>
        <w:t xml:space="preserve">predominantly </w:t>
      </w:r>
      <w:r w:rsidR="003A0471">
        <w:rPr>
          <w:sz w:val="24"/>
          <w:szCs w:val="24"/>
          <w:lang w:val="en-GB"/>
        </w:rPr>
        <w:t xml:space="preserve">track </w:t>
      </w:r>
      <w:r w:rsidR="005E4B43">
        <w:rPr>
          <w:sz w:val="24"/>
          <w:szCs w:val="24"/>
          <w:lang w:val="en-GB"/>
        </w:rPr>
        <w:t xml:space="preserve">sensory </w:t>
      </w:r>
      <w:r w:rsidR="003A0471">
        <w:rPr>
          <w:sz w:val="24"/>
          <w:szCs w:val="24"/>
          <w:lang w:val="en-GB"/>
        </w:rPr>
        <w:t xml:space="preserve">specific </w:t>
      </w:r>
      <w:r w:rsidR="005E4B43">
        <w:rPr>
          <w:sz w:val="24"/>
          <w:szCs w:val="24"/>
          <w:lang w:val="en-GB"/>
        </w:rPr>
        <w:t xml:space="preserve">features of the US </w:t>
      </w:r>
      <w:r w:rsidR="005E4B43">
        <w:rPr>
          <w:sz w:val="24"/>
          <w:szCs w:val="24"/>
          <w:lang w:val="en-GB"/>
        </w:rPr>
        <w:fldChar w:fldCharType="begin" w:fldLock="1"/>
      </w:r>
      <w:r w:rsidR="006F7824">
        <w:rPr>
          <w:sz w:val="24"/>
          <w:szCs w:val="24"/>
          <w:lang w:val="en-GB"/>
        </w:rPr>
        <w:instrText>ADDIN CSL_CITATION {"citationItems":[{"id":"ITEM-1","itemData":{"DOI":"10.7554/eLife.11299","ISSN":"2050-084X","PMID":"26670544","abstract":"The lateral orbitofrontal cortex (lOFC) has been described as signaling either outcome expectancies or value. Previously, we used unblocking to show that lOFC neurons respond to a predictive cue signaling a 'valueless' change in outcome features (McDannald, 2014). However, many of lOFC neurons also fired to a cue that simply signaled more reward. Here, we recorded lOFC neurons in a variant of this task in which rats learned about c-ues that signaled either more (upshift), less (downshift) or the same (blocked) amount of reward. We found that neurons acquired responses specifically to one of the three cues and did not fire to the other two. These results show that, at least early in learning, lOFC neurons fire to valued cues in a way that is more consistent with signaling of the predicted outcome's features than with signaling of a general, abstract or cached value that is independent of the outcome.","author":[{"dropping-particle":"","family":"Lopatina","given":"Nina","non-dropping-particle":"","parse-names":false,"suffix":""},{"dropping-particle":"","family":"McDannald","given":"Michael A","non-dropping-particle":"","parse-names":false,"suffix":""},{"dropping-particle":"V","family":"Steyer","given":"Clay","non-dropping-particle":"","parse-names":false,"suffix":""},{"dropping-particle":"","family":"Sadacca","given":"Brian F","non-dropping-particle":"","parse-names":false,"suffix":""},{"dropping-particle":"","family":"Cheer","given":"Joseph F","non-dropping-particle":"","parse-names":false,"suffix":""},{"dropping-particle":"","family":"Schoenbaum","given":"G.","non-dropping-particle":"","parse-names":false,"suffix":""}],"container-title":"eLife","id":"ITEM-1","issued":{"date-parts":[["2015","12","15"]]},"language":"en","page":"e11299","publisher":"eLife Sciences Publications Limited","title":"Lateral orbitofrontal neurons acquire responses to upshifted, downshifted, or blocked cues during unblocking.","type":"article-journal","volume":"4"},"uris":["http://www.mendeley.com/documents/?uuid=ecf3b85d-358e-4327-a7d4-96f3a78d54aa"]},{"id":"ITEM-2","itemData":{"author":[{"dropping-particle":"","family":"McDannald","given":"Michael A","non-dropping-particle":"","parse-names":false,"suffix":""},{"dropping-particle":"","family":"Esber","given":"G R","non-dropping-particle":"","parse-names":false,"suffix":""},{"dropping-particle":"","family":"Wegener","given":"M A","non-dropping-particle":"","parse-names":false,"suffix":""},{"dropping-particle":"","family":"Wied","given":"H M","non-dropping-particle":"","parse-names":false,"suffix":""},{"dropping-particle":"","family":"Tzu-Lan","given":"L","non-dropping-particle":"","parse-names":false,"suffix":""},{"dropping-particle":"","family":"Stalnaker","given":"Thomas A","non-dropping-particle":"","parse-names":false,"suffix":""},{"dropping-particle":"","family":"Jones","given":"J L","non-dropping-particle":"","parse-names":false,"suffix":""},{"dropping-particle":"","family":"Trageser","given":"J","non-dropping-particle":"","parse-names":false,"suffix":""},{"dropping-particle":"","family":"Schoenbaum","given":"G.","non-dropping-particle":"","parse-names":false,"suffix":""}],"container-title":"eLIFE","id":"ITEM-2","issued":{"date-parts":[["2014"]]},"page":"e02653","title":"Orbitofrontal neurons acquire responses to 'valueless' Pavlovian cues during unblocking","type":"article-journal","volume":"3"},"uris":["http://www.mendeley.com/documents/?uuid=26c04324-62dd-43b0-8b10-78b8d5d615ae"]}],"mendeley":{"formattedCitation":"(McDannald et al. 2014; Lopatina et al. 2015)","plainTextFormattedCitation":"(McDannald et al. 2014; Lopatina et al. 2015)","previouslyFormattedCitation":"(McDannald et al. 2014; Lopatina et al. 2015)"},"properties":{"noteIndex":0},"schema":"https://github.com/citation-style-language/schema/raw/master/csl-citation.json"}</w:instrText>
      </w:r>
      <w:r w:rsidR="005E4B43">
        <w:rPr>
          <w:sz w:val="24"/>
          <w:szCs w:val="24"/>
          <w:lang w:val="en-GB"/>
        </w:rPr>
        <w:fldChar w:fldCharType="separate"/>
      </w:r>
      <w:r w:rsidR="006D3404" w:rsidRPr="006D3404">
        <w:rPr>
          <w:noProof/>
          <w:sz w:val="24"/>
          <w:szCs w:val="24"/>
          <w:lang w:val="en-GB"/>
        </w:rPr>
        <w:t>(McDannald et al. 2014; Lopatina et al. 2015)</w:t>
      </w:r>
      <w:r w:rsidR="005E4B43">
        <w:rPr>
          <w:sz w:val="24"/>
          <w:szCs w:val="24"/>
          <w:lang w:val="en-GB"/>
        </w:rPr>
        <w:fldChar w:fldCharType="end"/>
      </w:r>
      <w:r w:rsidR="005E4B43">
        <w:rPr>
          <w:sz w:val="24"/>
          <w:szCs w:val="24"/>
          <w:lang w:val="en-GB"/>
        </w:rPr>
        <w:t>.</w:t>
      </w:r>
    </w:p>
    <w:p w14:paraId="16E85850" w14:textId="77777777" w:rsidR="00686D47" w:rsidRPr="00FB0BE9" w:rsidRDefault="00686D47" w:rsidP="00F04D98">
      <w:pPr>
        <w:pStyle w:val="BodyText"/>
        <w:spacing w:line="480" w:lineRule="auto"/>
        <w:rPr>
          <w:b/>
          <w:bCs/>
          <w:lang w:val="en-GB"/>
        </w:rPr>
      </w:pPr>
      <w:r w:rsidRPr="00FB0BE9">
        <w:rPr>
          <w:b/>
          <w:bCs/>
          <w:lang w:val="en-GB"/>
        </w:rPr>
        <w:t>Pre- vs post-training effects</w:t>
      </w:r>
    </w:p>
    <w:p w14:paraId="6A90BD4B" w14:textId="082690CF" w:rsidR="00686D47" w:rsidRPr="00FB0BE9" w:rsidRDefault="00686D47" w:rsidP="00F04D98">
      <w:pPr>
        <w:pStyle w:val="BodyText"/>
        <w:spacing w:line="480" w:lineRule="auto"/>
        <w:rPr>
          <w:lang w:val="en-GB"/>
        </w:rPr>
      </w:pPr>
      <w:r w:rsidRPr="00FB0BE9">
        <w:rPr>
          <w:lang w:val="en-GB"/>
        </w:rPr>
        <w:t xml:space="preserve">The dissociable and opposite effects of pre- and post-training OFC lesions/inactivation on acquisition were surprising and rule out a simple account of OFC dysfunction in terms of prediction-error based learning impairments (Figure 2-figure supplement 1). One possibility is that pretraining lesions result in compensatory function such that learning is supported by other neural systems. In contrast, post-training lesions and inactivation disrupts learning/behaviour that has been acquired in an OFC dependent manner. This argument has been proposed when only pre-training OFC lesions </w:t>
      </w:r>
      <w:r w:rsidRPr="00FB0BE9">
        <w:rPr>
          <w:lang w:val="en-GB"/>
        </w:rPr>
        <w:fldChar w:fldCharType="begin" w:fldLock="1"/>
      </w:r>
      <w:r w:rsidR="006F7824">
        <w:rPr>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nd Robbins 2009)","plainTextFormattedCitation":"(Boulougouris et al. 2007; Boulougouris and Robbins 2009)","previouslyFormattedCitation":"(Boulougouris et al. 2007; Boulougouris and Robbins 2009)"},"properties":{"noteIndex":0},"schema":"https://github.com/citation-style-language/schema/raw/master/csl-citation.json"}</w:instrText>
      </w:r>
      <w:r w:rsidRPr="00FB0BE9">
        <w:rPr>
          <w:lang w:val="en-GB"/>
        </w:rPr>
        <w:fldChar w:fldCharType="separate"/>
      </w:r>
      <w:r w:rsidR="006D3404" w:rsidRPr="006D3404">
        <w:rPr>
          <w:noProof/>
          <w:lang w:val="en-GB"/>
        </w:rPr>
        <w:t>(Boulougouris et al. 2007; Boulougouris and Robbins 2009)</w:t>
      </w:r>
      <w:r w:rsidRPr="00FB0BE9">
        <w:rPr>
          <w:lang w:val="en-GB"/>
        </w:rPr>
        <w:fldChar w:fldCharType="end"/>
      </w:r>
      <w:r w:rsidRPr="00FB0BE9">
        <w:rPr>
          <w:lang w:val="en-GB"/>
        </w:rPr>
        <w:t xml:space="preserve">, or only post-training OFC lesions disrupt behaviour </w:t>
      </w:r>
      <w:r w:rsidRPr="00FB0BE9">
        <w:rPr>
          <w:lang w:val="en-GB"/>
        </w:rPr>
        <w:fldChar w:fldCharType="begin" w:fldLock="1"/>
      </w:r>
      <w:r w:rsidR="006F7824">
        <w:rPr>
          <w:lang w:val="en-GB"/>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Ostlund and Balleine 2007; Balleine et al. 2011)","plainTextFormattedCitation":"(Ostlund and Balleine 2007; Balleine et al. 2011)","previouslyFormattedCitation":"(Ostlund and Balleine 2007; Balleine et al. 2011)"},"properties":{"noteIndex":0},"schema":"https://github.com/citation-style-language/schema/raw/master/csl-citation.json"}</w:instrText>
      </w:r>
      <w:r w:rsidRPr="00FB0BE9">
        <w:rPr>
          <w:lang w:val="en-GB"/>
        </w:rPr>
        <w:fldChar w:fldCharType="separate"/>
      </w:r>
      <w:r w:rsidR="006D3404" w:rsidRPr="006D3404">
        <w:rPr>
          <w:noProof/>
          <w:lang w:val="en-GB"/>
        </w:rPr>
        <w:t>(Ostlund and Balleine 2007; Balleine et al. 2011)</w:t>
      </w:r>
      <w:r w:rsidRPr="00FB0BE9">
        <w:rPr>
          <w:lang w:val="en-GB"/>
        </w:rPr>
        <w:fldChar w:fldCharType="end"/>
      </w:r>
      <w:r w:rsidRPr="00FB0BE9">
        <w:rPr>
          <w:lang w:val="en-GB"/>
        </w:rPr>
        <w:t xml:space="preserve">. We will also consider two alternative accounts of pre- vs post-training OFC lesion differences based on theoretical accounts of OFC function, sensory-specific outcome expectancy and latent state theories. Note that these theories do not predict an effect of OFC </w:t>
      </w:r>
      <w:r w:rsidRPr="00FB0BE9">
        <w:rPr>
          <w:lang w:val="en-GB"/>
        </w:rPr>
        <w:lastRenderedPageBreak/>
        <w:t xml:space="preserve">lesions on simple Pavlovian acquisition </w:t>
      </w:r>
      <w:r w:rsidRPr="00FB0BE9">
        <w:rPr>
          <w:i/>
          <w:iCs/>
          <w:lang w:val="en-GB"/>
        </w:rPr>
        <w:t>a priori</w:t>
      </w:r>
      <w:r w:rsidRPr="00FB0BE9">
        <w:rPr>
          <w:lang w:val="en-GB"/>
        </w:rPr>
        <w:t>, and therefore require additional assumptions to account for the present data.</w:t>
      </w:r>
    </w:p>
    <w:p w14:paraId="4DBAC3FB" w14:textId="2205471A" w:rsidR="00686D47" w:rsidRPr="00FB0BE9" w:rsidRDefault="00686D47" w:rsidP="00F04D98">
      <w:pPr>
        <w:pStyle w:val="BodyText"/>
        <w:spacing w:line="480" w:lineRule="auto"/>
        <w:ind w:firstLine="720"/>
        <w:rPr>
          <w:lang w:val="en-GB"/>
        </w:rPr>
      </w:pPr>
      <w:r w:rsidRPr="00FB0BE9">
        <w:rPr>
          <w:lang w:val="en-GB"/>
        </w:rPr>
        <w:t xml:space="preserve">From an associative learning framework, even putatively “simple” single cue-outcome Pavlovian learning can involve a number of different psychological/behavioural processes </w:t>
      </w:r>
      <w:r w:rsidRPr="00FB0BE9">
        <w:rPr>
          <w:lang w:val="en-GB"/>
        </w:rPr>
        <w:fldChar w:fldCharType="begin" w:fldLock="1"/>
      </w:r>
      <w:r w:rsidR="006F7824">
        <w:rPr>
          <w:lang w:val="en-GB"/>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Konorski 1967; Mackintosh 1974; Holland 1977; Dickinson 1980; Rescorla 1988; Hall 2002)","plainTextFormattedCitation":"(Konorski 1967; Mackintosh 1974; Holland 1977; Dickinson 1980; Rescorla 1988; Hall 2002)","previouslyFormattedCitation":"(Konorski 1967; Mackintosh 1974; Holland 1977; Dickinson 1980; Rescorla 1988; Hall 2002)"},"properties":{"noteIndex":0},"schema":"https://github.com/citation-style-language/schema/raw/master/csl-citation.json"}</w:instrText>
      </w:r>
      <w:r w:rsidRPr="00FB0BE9">
        <w:rPr>
          <w:lang w:val="en-GB"/>
        </w:rPr>
        <w:fldChar w:fldCharType="separate"/>
      </w:r>
      <w:r w:rsidR="006D3404" w:rsidRPr="006D3404">
        <w:rPr>
          <w:noProof/>
          <w:lang w:val="en-GB"/>
        </w:rPr>
        <w:t>(Konorski 1967; Mackintosh 1974; Holland 1977; Dickinson 1980; Rescorla 1988; Hall 2002)</w:t>
      </w:r>
      <w:r w:rsidRPr="00FB0BE9">
        <w:rPr>
          <w:lang w:val="en-GB"/>
        </w:rPr>
        <w:fldChar w:fldCharType="end"/>
      </w:r>
      <w:r w:rsidRPr="00FB0BE9">
        <w:rPr>
          <w:lang w:val="en-GB"/>
        </w:rPr>
        <w:t>. Take for example a 10s light cue that reliably predicts the delivery of a pellet reward. A rat can learn that the cue predicts the sensory-specific properties of the outcome (</w:t>
      </w:r>
      <w:proofErr w:type="gramStart"/>
      <w:r w:rsidRPr="00FB0BE9">
        <w:rPr>
          <w:lang w:val="en-GB"/>
        </w:rPr>
        <w:t>e.g.</w:t>
      </w:r>
      <w:proofErr w:type="gramEnd"/>
      <w:r w:rsidRPr="00FB0BE9">
        <w:rPr>
          <w:lang w:val="en-GB"/>
        </w:rPr>
        <w:t xml:space="preserve"> taste, texture, sweetness, colour,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Pr="00FB0BE9">
        <w:rPr>
          <w:lang w:val="en-GB"/>
        </w:rPr>
        <w:fldChar w:fldCharType="begin" w:fldLock="1"/>
      </w:r>
      <w:r w:rsidR="006F7824">
        <w:rPr>
          <w:lang w:val="en-GB"/>
        </w:rPr>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nd Oakeshott 2007)","plainTextFormattedCitation":"(for review see Delamater and Oakeshott 2007)","previouslyFormattedCitation":"(for review see Delamater and Oakeshott 2007)"},"properties":{"noteIndex":0},"schema":"https://github.com/citation-style-language/schema/raw/master/csl-citation.json"}</w:instrText>
      </w:r>
      <w:r w:rsidRPr="00FB0BE9">
        <w:rPr>
          <w:lang w:val="en-GB"/>
        </w:rPr>
        <w:fldChar w:fldCharType="separate"/>
      </w:r>
      <w:r w:rsidR="006D3404" w:rsidRPr="006D3404">
        <w:rPr>
          <w:noProof/>
          <w:lang w:val="en-GB"/>
        </w:rPr>
        <w:t>(for review see Delamater and Oakeshott 2007)</w:t>
      </w:r>
      <w:r w:rsidRPr="00FB0BE9">
        <w:rPr>
          <w:lang w:val="en-GB"/>
        </w:rPr>
        <w:fldChar w:fldCharType="end"/>
      </w:r>
      <w:r w:rsidRPr="00FB0BE9">
        <w:rPr>
          <w:lang w:val="en-GB"/>
        </w:rPr>
        <w:t xml:space="preserve">. It is possible that pretraining OFC lesions disrupt the balance of these different aspects of Pavlovian learning and </w:t>
      </w:r>
      <w:r w:rsidR="0053574F" w:rsidRPr="00FB0BE9">
        <w:rPr>
          <w:lang w:val="en-GB"/>
        </w:rPr>
        <w:t>behaviour</w:t>
      </w:r>
      <w:r w:rsidRPr="00FB0BE9">
        <w:rPr>
          <w:lang w:val="en-GB"/>
        </w:rPr>
        <w:t xml:space="preserve"> </w:t>
      </w:r>
      <w:r w:rsidRPr="00FB0BE9">
        <w:rPr>
          <w:lang w:val="en-GB"/>
        </w:rPr>
        <w:fldChar w:fldCharType="begin" w:fldLock="1"/>
      </w:r>
      <w:r w:rsidR="006F7824">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Pr="00FB0BE9">
        <w:rPr>
          <w:lang w:val="en-GB"/>
        </w:rPr>
        <w:fldChar w:fldCharType="separate"/>
      </w:r>
      <w:r w:rsidR="006D3404" w:rsidRPr="006D3404">
        <w:rPr>
          <w:noProof/>
          <w:lang w:val="en-GB"/>
        </w:rPr>
        <w:t>(Burke et al. 2007; Delamater 2007)</w:t>
      </w:r>
      <w:r w:rsidRPr="00FB0BE9">
        <w:rPr>
          <w:lang w:val="en-GB"/>
        </w:rPr>
        <w:fldChar w:fldCharType="end"/>
      </w:r>
      <w:r w:rsidRPr="00FB0BE9">
        <w:rPr>
          <w:lang w:val="en-GB"/>
        </w:rPr>
        <w:t xml:space="preserve">. </w:t>
      </w:r>
    </w:p>
    <w:p w14:paraId="10FD56F1" w14:textId="54CEAFBE" w:rsidR="00686D47" w:rsidRPr="00FB0BE9" w:rsidRDefault="00686D47" w:rsidP="00F04D98">
      <w:pPr>
        <w:pStyle w:val="BodyText"/>
        <w:spacing w:line="480" w:lineRule="auto"/>
        <w:ind w:firstLine="720"/>
        <w:rPr>
          <w:lang w:val="en-GB"/>
        </w:rPr>
      </w:pPr>
      <w:r w:rsidRPr="00FB0BE9">
        <w:rPr>
          <w:lang w:val="en-GB"/>
        </w:rPr>
        <w:t xml:space="preserve">If the OFC is necessary for the representation of the sensory specific properties of expected outcomes, then OFC lesions might allow a stimulus-response habit system to dominate behavioural control. </w:t>
      </w:r>
      <w:bookmarkStart w:id="34" w:name="_Hlk62211122"/>
      <w:r w:rsidRPr="00FB0BE9">
        <w:rPr>
          <w:lang w:val="en-GB"/>
        </w:rPr>
        <w:t xml:space="preserve">Following pre-training lesions, this may lead to an unconstrained habit learning system </w:t>
      </w:r>
      <w:r w:rsidRPr="00FB0BE9">
        <w:rPr>
          <w:lang w:val="en-GB"/>
        </w:rPr>
        <w:fldChar w:fldCharType="begin" w:fldLock="1"/>
      </w:r>
      <w:r w:rsidR="006F7824">
        <w:rPr>
          <w:lang w:val="en-GB"/>
        </w:rP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Dickinson 1985; Coutureau and Killcross 2003; Killcross and Coutureau 2003; Dolan and Dayan 2013)","plainTextFormattedCitation":"(Dickinson 1985; Coutureau and Killcross 2003; Killcross and Coutureau 2003; Dolan and Dayan 2013)","previouslyFormattedCitation":"(Dickinson 1985; Coutureau and Killcross 2003; Killcross and Coutureau 2003; Dolan and Dayan 2013)"},"properties":{"noteIndex":0},"schema":"https://github.com/citation-style-language/schema/raw/master/csl-citation.json"}</w:instrText>
      </w:r>
      <w:r w:rsidRPr="00FB0BE9">
        <w:rPr>
          <w:lang w:val="en-GB"/>
        </w:rPr>
        <w:fldChar w:fldCharType="separate"/>
      </w:r>
      <w:r w:rsidR="006D3404" w:rsidRPr="006D3404">
        <w:rPr>
          <w:noProof/>
          <w:lang w:val="en-GB"/>
        </w:rPr>
        <w:t>(Dickinson 1985; Coutureau and Killcross 2003; Killcross and Coutureau 2003; Dolan and Dayan 2013)</w:t>
      </w:r>
      <w:r w:rsidRPr="00FB0BE9">
        <w:rPr>
          <w:lang w:val="en-GB"/>
        </w:rPr>
        <w:fldChar w:fldCharType="end"/>
      </w:r>
      <w:r w:rsidRPr="00FB0BE9">
        <w:rPr>
          <w:lang w:val="en-GB"/>
        </w:rPr>
        <w:t xml:space="preserve"> that is not necessarily bounded by the current value of the outcome, and overly sensitive to current general motivational states (e.g. overall hunger levels; Figure 1B) of the organism</w:t>
      </w:r>
      <w:r w:rsidRPr="00C003A9">
        <w:rPr>
          <w:color w:val="FF0000"/>
          <w:lang w:val="en-GB"/>
        </w:rPr>
        <w:t xml:space="preserve">. </w:t>
      </w:r>
      <w:bookmarkStart w:id="35" w:name="_Hlk62212108"/>
      <w:bookmarkEnd w:id="34"/>
      <w:r w:rsidR="0042600B" w:rsidRPr="00C003A9">
        <w:rPr>
          <w:color w:val="FF0000"/>
          <w:lang w:val="en-GB"/>
        </w:rPr>
        <w:t xml:space="preserve">This is consistent with evidence that a stimulus-response habit like system develops in Pavlovian conditioning paradigms </w:t>
      </w:r>
      <w:r w:rsidR="00845961" w:rsidRPr="00C003A9">
        <w:rPr>
          <w:color w:val="FF0000"/>
          <w:lang w:val="en-GB"/>
        </w:rPr>
        <w:fldChar w:fldCharType="begin" w:fldLock="1"/>
      </w:r>
      <w:r w:rsidR="006F7824">
        <w:rPr>
          <w:color w:val="FF0000"/>
          <w:lang w:val="en-GB"/>
        </w:rPr>
        <w:instrText>ADDIN CSL_CITATION {"citationItems":[{"id":"ITEM-1","itemData":{"DOI":"10.1080/02724990444000023","ISSN":"0272-4995","abstract":"The associative mechanisms responsible for the efficacy of Pavlovian stimuli during first- and second-order conditioning have been extensively studied, but little is known about the representations underlying instrumental conditioned reinforcement. The present study investigated the associative structure underlying conditioned reinforcement, by employing an unconditioned stimulus (US) devaluation procedure on a commonly used instrumental task: the acquisition of a new response with conditioned reinforcement. Whilst US-directed behaviour was abolished following devaluation, the conditioned stimulus acting as a conditioned reinforcer supported the acquisition of instrumental responding. In this preparation then, the conditioned reinforcer appears to be impervious to devaluation of its associated US, suggesting that the underlying representation maintaining behaviour is independent of the current value of the US and may reflect the activation of a central appetitive motivational state.","author":[{"dropping-particle":"","family":"Parkinson","given":"J. A.","non-dropping-particle":"","parse-names":false,"suffix":""},{"dropping-particle":"","family":"Roberts","given":"A. C.","non-dropping-particle":"","parse-names":false,"suffix":""},{"dropping-particle":"","family":"Everitt","given":"B. J.","non-dropping-particle":"","parse-names":false,"suffix":""},{"dropping-particle":"","family":"Ciano","given":"P.","non-dropping-particle":"Di","parse-names":false,"suffix":""}],"container-title":"The Quarterly Journal of Experimental Psychology Section B","id":"ITEM-1","issue":"1b","issued":{"date-parts":[["2005","1","1"]]},"page":"19-30","publisher":"SAGE PublicationsSage UK: London, England","title":"Acquisition of Instrumental Conditioned Reinforcement is Resistant to the Devaluation of the Unconditioned Stimulus","type":"article-journal","volume":"58"},"uris":["http://www.mendeley.com/documents/?uuid=ba4cdefb-8c62-34b9-9908-4705579d98dc"]},{"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mendeley":{"formattedCitation":"(Hall 2002; Killcross and Blundell 2002; Parkinson et al. 2005)","plainTextFormattedCitation":"(Hall 2002; Killcross and Blundell 2002; Parkinson et al. 2005)","previouslyFormattedCitation":"(Hall 2002; Killcross and Blundell 2002; Parkinson et al. 2005)"},"properties":{"noteIndex":0},"schema":"https://github.com/citation-style-language/schema/raw/master/csl-citation.json"}</w:instrText>
      </w:r>
      <w:r w:rsidR="00845961" w:rsidRPr="00C003A9">
        <w:rPr>
          <w:color w:val="FF0000"/>
          <w:lang w:val="en-GB"/>
        </w:rPr>
        <w:fldChar w:fldCharType="separate"/>
      </w:r>
      <w:r w:rsidR="006D3404" w:rsidRPr="006D3404">
        <w:rPr>
          <w:noProof/>
          <w:color w:val="FF0000"/>
          <w:lang w:val="en-GB"/>
        </w:rPr>
        <w:t>(Hall 2002; Killcross and Blundell 2002; Parkinson et al. 2005)</w:t>
      </w:r>
      <w:r w:rsidR="00845961" w:rsidRPr="00C003A9">
        <w:rPr>
          <w:color w:val="FF0000"/>
          <w:lang w:val="en-GB"/>
        </w:rPr>
        <w:fldChar w:fldCharType="end"/>
      </w:r>
      <w:r w:rsidR="0042600B" w:rsidRPr="00C003A9">
        <w:rPr>
          <w:color w:val="FF0000"/>
          <w:lang w:val="en-GB"/>
        </w:rPr>
        <w:t xml:space="preserve">, and is likely to interact and compete with stimulus-outcome learning </w:t>
      </w:r>
      <w:r w:rsidR="0042600B" w:rsidRPr="00C003A9">
        <w:rPr>
          <w:color w:val="FF0000"/>
          <w:lang w:val="en-GB"/>
        </w:rPr>
        <w:lastRenderedPageBreak/>
        <w:t xml:space="preserve">systems for behavioural control, similar to the interaction found between instrumental habit and goal-directed systems </w:t>
      </w:r>
      <w:r w:rsidR="00845961" w:rsidRPr="00C003A9">
        <w:rPr>
          <w:color w:val="FF0000"/>
          <w:lang w:val="en-GB"/>
        </w:rPr>
        <w:fldChar w:fldCharType="begin" w:fldLock="1"/>
      </w:r>
      <w:r w:rsidR="006F7824">
        <w:rPr>
          <w:color w:val="FF0000"/>
          <w:lang w:val="en-GB"/>
        </w:rPr>
        <w:instrText>ADDIN CSL_CITATION {"citationItems":[{"id":"ITEM-1","itemData":{"ISBN":"1047-3211","author":[{"dropping-particle":"","family":"Killcross","given":"A S","non-dropping-particle":"","parse-names":false,"suffix":""},{"dropping-particle":"","family":"Coutureau","given":"E","non-dropping-particle":"","parse-names":false,"suffix":""}],"container-title":"Cerebral Cortex","id":"ITEM-1","issue":"4","issued":{"date-parts":[["2003"]]},"language":"English","page":"400-408","title":"Coordination of actions and habits in the medial prefrontal cortex of rats","type":"article-journal","volume":"13"},"uris":["http://www.mendeley.com/documents/?uuid=c471a2a6-a5ed-4f19-ad4c-c712120c218e"]},{"id":"ITEM-2","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2","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3","itemData":{"DOI":"10.1111/j.1460-9568.2005.04218.x","ISBN":"0953-816X (Print)\r0953-816X (Linking)","PMID":"16045504","abstract":"Considerable evidence suggests that, in instrumental conditioning, rats learn the relationship between actions and their specific consequences or outcomes. The present study examined the role of the dorsomedial striatum (DMS) in this type of learning after excitotoxic lesions and reversible, muscimol-induced inactivation. In three experiments, rats were first trained to press two levers for distinct outcomes, and then tested after training using a variety of behavioural assays that have been established to detect action-outcome learning. In Experiment 1, pre-training lesions of the posterior DMS abolished the sensitivity of rats' instrumental performance to both outcome devaluation and contingency degradation when tested in extinction, whereas lesions of the anterior DMS had no effect. In Experiment 2, both pre-training and post-training lesions of the posterior DMS were equally effective in reducing the sensitivity of performance both to devaluation and degradation treatments. In Experiment 3, the infusion of muscimol into the posterior DMS selectively abolished sensitivity of performance to devaluation and contingency degradation without impairing the ability of rats to discriminate either the instrumental actions performed or the identity of the earned outcomes. Taken together, these results suggest that the posterior region of the DMS is a crucial neural substrate for the acquisition and expression of action-outcome associations in instrumental conditioning.","author":[{"dropping-particle":"","family":"Yin","given":"H H","non-dropping-particle":"","parse-names":false,"suffix":""},{"dropping-particle":"","family":"Ostlund","given":"S B","non-dropping-particle":"","parse-names":false,"suffix":""},{"dropping-particle":"","family":"Knowlton","given":"B J","non-dropping-particle":"","parse-names":false,"suffix":""},{"dropping-particle":"","family":"Balleine","given":"B W","non-dropping-particle":"","parse-names":false,"suffix":""}],"container-title":"European Journal of Neuroscience","id":"ITEM-3","issue":"2","issued":{"date-parts":[["2005"]]},"note":"Yin, Henry H\nOstlund, Sean B\nKnowlton, Barbara J\nBalleine, Bernard W\neng\n56446/PHS HHS/\nComparative Study\nResearch Support, N.I.H., Extramural\nResearch Support, U.S. Gov't, Non-P.H.S.\nResearch Support, U.S. Gov't, P.H.S.\nFrance\n2005/07/28 09:00\nEur J Neurosci. 2005 Jul;22(2):513-23.","page":"513-523","title":"The role of the dorsomedial striatum in instrumental conditioning","type":"article-journal","volume":"22"},"uris":["http://www.mendeley.com/documents/?uuid=4b792bc6-6877-4fdd-97e1-fadc3469635b"]},{"id":"ITEM-4","itemData":{"DOI":"10.1016/j.bbr.2005.07.012","ISBN":"0166-4328 (Print)\r0166-4328 (Linking)","PMID":"16153716","abstract":"Actions become compulsive when they are no longer controlled by their consequences. Compulsivity can be assessed using the omission procedure in which animals are required to withhold a previously reinforced action to earn reward. The current study tested the hypothesis that inactivation of the dorsolateral striatum (DLS), a structure implicated in habitual behavior, can enhance sensitivity to changes in the action-outcome contingency during omission training, thus leading to a reduction in compulsive responding. Over 10 days rats were trained to press a freely available lever for sucrose reward delivered on interval schedules of reinforcement. After learning to press the lever at a stable and high rate, rats in the omission group received a session in which the rewards were now delayed by pressing the lever; i.e. withholding lever pressing resulted in increased access to reward. A control group was yoked to the omission group and received the same number and pattern of reward delivery but without the omission contingency. Half the rats in each group received infusions of vehicle into the DLS prior to this training whereas the remainder received an infusion of the GABA-A receptor agonist muscimol. On the next day, the effect of these treatments was assessed on a probe test in which the tendency of the various groups to press the lever was assessed in extinction and without drug infusion. Rats that received vehicle infusions prior to the omission session showed complete insensitivity to the newly imposed omission contingency. In contrast, rats given the infusion of muscimol selectively reduced lever pressing compared to yoked controls. Thus, extended training with interval schedules resulted in compulsive lever pressing that prevented the learning of the omission contingency, whereas inactivation of the DLS appeared to enhance the rats' sensitivity to this change in the action-outcome contingency.","author":[{"dropping-particle":"","family":"Yin","given":"H H","non-dropping-particle":"","parse-names":false,"suffix":""},{"dropping-particle":"","family":"Knowlton","given":"B J","non-dropping-particle":"","parse-names":false,"suffix":""},{"dropping-particle":"","family":"Balleine","given":"B W","non-dropping-particle":"","parse-names":false,"suffix":""}],"container-title":"Behavioural Brain Research","id":"ITEM-4","issue":"2","issued":{"date-parts":[["2006"]]},"note":"Yin, Henry H\nKnowlton, Barbara J\nBalleine, Bernard W\neng\nMH 56446/MH/NIMH NIH HHS/\nComparative Study\nResearch Support, N.I.H., Extramural\nResearch Support, U.S. Gov't, Non-P.H.S.\nNetherlands\n2005/09/13 09:00\nBehav Brain Res. 2006 Jan 30;166(2):189-96. Epub 2005 Sep 8.","page":"189-196","title":"Inactivation of dorsolateral striatum enhances sensitivity to changes in the action-outcome contingency in instrumental conditioning","type":"article-journal","volume":"166"},"uris":["http://www.mendeley.com/documents/?uuid=2034d821-be27-4946-be7f-94ad783e0887"]},{"id":"ITEM-5","itemData":{"DOI":"10.1016/j.tins.2006.03.002","ISBN":"0166-2236 (Print)\r0166-2236 (Linking)","PMID":"16545468","abstract":"The amygdala is a heterogeneous structure that has been implicated in a wide variety of functions, most notably in fear conditioning. From this research, an influential serial model of amygdala processes has emerged in which aversive learning is mediated by the amygdala basolateral nucleus whereas performance, in this case of various defensive reflexes, is mediated by the central nucleus. By contrast, recent evidence from appetitive conditioning studies suggests that the basolateral and central nuclei operate in parallel to mediate distinct incentive processes: the basolateral nucleus encodes emotional events with reference to their particular sensory-specific features, whereas the central nucleus encodes their more general motivational or affective significance. Given that there is little if any direct behavioral evidence for the serial model, we suggest that more attention should be given to the claims of the parallel view.","author":[{"dropping-particle":"","family":"Balleine","given":"B W","non-dropping-particle":"","parse-names":false,"suffix":""},{"dropping-particle":"","family":"Killcross","given":"A S","non-dropping-particle":"","parse-names":false,"suffix":""}],"container-title":"Trends in Neurosciences","id":"ITEM-5","issue":"5","issued":{"date-parts":[["2006"]]},"note":"Balleine, Bernard W\nKillcross, Simon\neng\nNIH 56446/PHS HHS/\nResearch Support, N.I.H., Extramural\nResearch Support, Non-U.S. Gov't\nReview\nEngland\n2006/03/21 09:00\nTrends Neurosci. 2006 May;29(5):272-9. Epub 2006 Mar 20.","page":"272-279","title":"Parallel incentive processing: an integrated view of amygdala function","type":"article-journal","volume":"29"},"uris":["http://www.mendeley.com/documents/?uuid=c6038316-87ff-42e9-929d-6da0d157d2c9"]},{"id":"ITEM-6","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6","issue":"3","issued":{"date-parts":[["2014"]]},"page":"687-699","title":"Neural computations underlying arbitration between model-based and model-free learning.","type":"article-journal","volume":"81"},"uris":["http://www.mendeley.com/documents/?uuid=2aa52ccb-7bf1-41f5-a58e-8a88fe7b9b89"]},{"id":"ITEM-7","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7","issued":{"date-parts":[["2019"]]},"title":"Task complexity interacts with state-space uncertainty in the arbitration between model-based and model-free learning","type":"article-journal"},"uris":["http://www.mendeley.com/documents/?uuid=83b987fe-c30a-40d3-bff1-90ab853c0a1d"]}],"mendeley":{"formattedCitation":"(Coutureau and Killcross 2003; Killcross and Coutureau 2003; Yin et al. 2005; Balleine and Killcross 2006; Yin et al. 2006; Lee et al. 2014; Kim et al. 2019)","plainTextFormattedCitation":"(Coutureau and Killcross 2003; Killcross and Coutureau 2003; Yin et al. 2005; Balleine and Killcross 2006; Yin et al. 2006; Lee et al. 2014; Kim et al. 2019)","previouslyFormattedCitation":"(Coutureau and Killcross 2003; Killcross and Coutureau 2003; Yin et al. 2005; Balleine and Killcross 2006; Yin et al. 2006; Lee et al. 2014; Kim et al. 2019)"},"properties":{"noteIndex":0},"schema":"https://github.com/citation-style-language/schema/raw/master/csl-citation.json"}</w:instrText>
      </w:r>
      <w:r w:rsidR="00845961" w:rsidRPr="00C003A9">
        <w:rPr>
          <w:color w:val="FF0000"/>
          <w:lang w:val="en-GB"/>
        </w:rPr>
        <w:fldChar w:fldCharType="separate"/>
      </w:r>
      <w:r w:rsidR="006D3404" w:rsidRPr="006D3404">
        <w:rPr>
          <w:noProof/>
          <w:color w:val="FF0000"/>
          <w:lang w:val="en-GB"/>
        </w:rPr>
        <w:t>(Coutureau and Killcross 2003; Killcross and Coutureau 2003; Yin et al. 2005; Balleine and Killcross 2006; Yin et al. 2006; Lee et al. 2014; Kim et al. 2019)</w:t>
      </w:r>
      <w:r w:rsidR="00845961" w:rsidRPr="00C003A9">
        <w:rPr>
          <w:color w:val="FF0000"/>
          <w:lang w:val="en-GB"/>
        </w:rPr>
        <w:fldChar w:fldCharType="end"/>
      </w:r>
      <w:r w:rsidR="0042600B" w:rsidRPr="00C003A9">
        <w:rPr>
          <w:color w:val="FF0000"/>
          <w:lang w:val="en-GB"/>
        </w:rPr>
        <w:t>.</w:t>
      </w:r>
      <w:r w:rsidR="00845961" w:rsidRPr="00C003A9">
        <w:rPr>
          <w:color w:val="FF0000"/>
          <w:lang w:val="en-GB"/>
        </w:rPr>
        <w:t xml:space="preserve"> </w:t>
      </w:r>
      <w:bookmarkEnd w:id="35"/>
      <w:r w:rsidRPr="00FB0BE9">
        <w:rPr>
          <w:lang w:val="en-GB"/>
        </w:rPr>
        <w:t xml:space="preserve">However, once initial learning occurs with an intact OFC, the encoding of the identity of the expected outcome is likely to have occurred </w:t>
      </w:r>
      <w:r w:rsidRPr="00FB0BE9">
        <w:rPr>
          <w:lang w:val="en-GB"/>
        </w:rPr>
        <w:fldChar w:fldCharType="begin" w:fldLock="1"/>
      </w:r>
      <w:r w:rsidR="006F7824">
        <w:rPr>
          <w:lang w:val="en-GB"/>
        </w:rPr>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nd Holland 2008)","plainTextFormattedCitation":"(e.g. Delamater and Holland 2008)","previouslyFormattedCitation":"(e.g. Delamater and Holland 2008)"},"properties":{"noteIndex":0},"schema":"https://github.com/citation-style-language/schema/raw/master/csl-citation.json"}</w:instrText>
      </w:r>
      <w:r w:rsidRPr="00FB0BE9">
        <w:rPr>
          <w:lang w:val="en-GB"/>
        </w:rPr>
        <w:fldChar w:fldCharType="separate"/>
      </w:r>
      <w:r w:rsidR="006D3404" w:rsidRPr="006D3404">
        <w:rPr>
          <w:noProof/>
          <w:lang w:val="en-GB"/>
        </w:rPr>
        <w:t>(e.g. Delamater and Holland 2008)</w:t>
      </w:r>
      <w:r w:rsidRPr="00FB0BE9">
        <w:rPr>
          <w:lang w:val="en-GB"/>
        </w:rPr>
        <w:fldChar w:fldCharType="end"/>
      </w:r>
      <w:r w:rsidRPr="00FB0BE9">
        <w:rPr>
          <w:lang w:val="en-GB"/>
        </w:rPr>
        <w:t>. Subsequently, a post-training lesion or inactivation of the OFC is likely to affect the subsequent updating of this information. Therefore, one possible account</w:t>
      </w:r>
      <w:r w:rsidR="00D161F9" w:rsidRPr="00FB0BE9">
        <w:rPr>
          <w:lang w:val="en-GB"/>
        </w:rPr>
        <w:t xml:space="preserve"> is that</w:t>
      </w:r>
      <w:r w:rsidRPr="00FB0BE9">
        <w:rPr>
          <w:lang w:val="en-GB"/>
        </w:rPr>
        <w:t xml:space="preserve"> the impaired acquisition behaviour we observed following post-training inactivation reflects an inability to update the current motivational value of the specific outcome that is expected.</w:t>
      </w:r>
    </w:p>
    <w:p w14:paraId="61FD1E76" w14:textId="10CAE508" w:rsidR="00686D47" w:rsidRPr="00FB0BE9" w:rsidRDefault="00686D47" w:rsidP="00F04D98">
      <w:pPr>
        <w:pStyle w:val="BodyText"/>
        <w:spacing w:line="480" w:lineRule="auto"/>
        <w:ind w:firstLine="720"/>
        <w:rPr>
          <w:lang w:val="en-GB"/>
        </w:rPr>
      </w:pPr>
      <w:r w:rsidRPr="00FB0BE9">
        <w:rPr>
          <w:lang w:val="en-GB"/>
        </w:rPr>
        <w:t xml:space="preserve">The latent state representation account of the OFC might also be able to account for the differences observed dissociation between pre- and post-training OFC lesions on acquisition. Computational models </w:t>
      </w:r>
      <w:r w:rsidRPr="00FB0BE9">
        <w:rPr>
          <w:lang w:val="en-GB"/>
        </w:rPr>
        <w:fldChar w:fldCharType="begin" w:fldLock="1"/>
      </w:r>
      <w:r w:rsidR="006F7824">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Pr="00FB0BE9">
        <w:rPr>
          <w:lang w:val="en-GB"/>
        </w:rPr>
        <w:fldChar w:fldCharType="separate"/>
      </w:r>
      <w:r w:rsidR="006D3404" w:rsidRPr="006D3404">
        <w:rPr>
          <w:noProof/>
          <w:lang w:val="en-GB"/>
        </w:rPr>
        <w:t>(e.g. Wilson et al. 2014)</w:t>
      </w:r>
      <w:r w:rsidRPr="00FB0BE9">
        <w:rPr>
          <w:lang w:val="en-GB"/>
        </w:rPr>
        <w:fldChar w:fldCharType="end"/>
      </w:r>
      <w:r w:rsidRPr="00FB0BE9">
        <w:rPr>
          <w:lang w:val="en-GB"/>
        </w:rPr>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early in acquisition this state representation is not yet stable in healthy control animals </w:t>
      </w:r>
      <w:r w:rsidRPr="00FB0BE9">
        <w:rPr>
          <w:lang w:val="en-GB"/>
        </w:rPr>
        <w:fldChar w:fldCharType="begin" w:fldLock="1"/>
      </w:r>
      <w:r w:rsidR="006F7824">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lang w:val="en-GB"/>
        </w:rPr>
        <w:fldChar w:fldCharType="separate"/>
      </w:r>
      <w:r w:rsidR="006D3404" w:rsidRPr="006D3404">
        <w:rPr>
          <w:noProof/>
          <w:lang w:val="en-GB"/>
        </w:rPr>
        <w:t>(Niv 2019)</w:t>
      </w:r>
      <w:r w:rsidRPr="00FB0BE9">
        <w:rPr>
          <w:lang w:val="en-GB"/>
        </w:rPr>
        <w:fldChar w:fldCharType="end"/>
      </w:r>
      <w:r w:rsidRPr="00FB0BE9">
        <w:rPr>
          <w:lang w:val="en-GB"/>
        </w:rPr>
        <w:t xml:space="preserve">. How can the animal be certain that the light cue, the testing chamber context, or the reward pellet that they see on each trial is identical to the trials they have already experienced within the session, and from previous days? The subjective experience of these states and their physical features is very likely to be different within- and between-sessions </w:t>
      </w:r>
      <w:proofErr w:type="gramStart"/>
      <w:r w:rsidRPr="00FB0BE9">
        <w:rPr>
          <w:lang w:val="en-GB"/>
        </w:rPr>
        <w:t>e.g.</w:t>
      </w:r>
      <w:proofErr w:type="gramEnd"/>
      <w:r w:rsidRPr="00FB0BE9">
        <w:rPr>
          <w:lang w:val="en-GB"/>
        </w:rPr>
        <w:t xml:space="preserve"> the ambient noises, odours, temperature of the context, the location and intensity of the light cue based on where the rat happens to be located when it turns on, and the gradual onset of sensory specific satiety to the </w:t>
      </w:r>
      <w:r w:rsidRPr="00FB0BE9">
        <w:rPr>
          <w:lang w:val="en-GB"/>
        </w:rPr>
        <w:lastRenderedPageBreak/>
        <w:t>pellet etc... Informally, how does the rat know that this light is the same light that they saw at the start of the session, or the day before? The perception and recognition of these states is therefore subject to differences in variables such as generalization, confidence, and certainty.</w:t>
      </w:r>
    </w:p>
    <w:p w14:paraId="46867693" w14:textId="3FB77310" w:rsidR="00686D47" w:rsidRPr="00FB0BE9" w:rsidRDefault="00686D47" w:rsidP="00F04D98">
      <w:pPr>
        <w:pStyle w:val="BodyText"/>
        <w:spacing w:line="480" w:lineRule="auto"/>
        <w:ind w:firstLine="720"/>
        <w:rPr>
          <w:lang w:val="en-GB"/>
        </w:rPr>
      </w:pPr>
      <w:r w:rsidRPr="00FB0BE9">
        <w:rPr>
          <w:lang w:val="en-GB"/>
        </w:rPr>
        <w:t xml:space="preserve">Paradoxically, in a simple and stable cue-outcome training procedure, pre-training OFC lesions may result in an accurate, but inflexible, representation of these simple task states quite rapidly. In this stable and simple training context this could lead to enhanced Pavlovian acquisition. However, in a task with multiple or uncertain cue-outcome contingencies pretraining OFC lesions might impair acquisition </w:t>
      </w:r>
      <w:r w:rsidRPr="00FB0BE9">
        <w:rPr>
          <w:lang w:val="en-GB"/>
        </w:rPr>
        <w:fldChar w:fldCharType="begin" w:fldLock="1"/>
      </w:r>
      <w:r w:rsidR="006F7824">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 D","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Walton et al. 2010; Stolyarova and Izquierdo 2017)","plainTextFormattedCitation":"(Walton et al. 2010; Stolyarova and Izquierdo 2017)","previouslyFormattedCitation":"(Walton et al. 2010; Stolyarova and Izquierdo 2017)"},"properties":{"noteIndex":0},"schema":"https://github.com/citation-style-language/schema/raw/master/csl-citation.json"}</w:instrText>
      </w:r>
      <w:r w:rsidRPr="00FB0BE9">
        <w:rPr>
          <w:lang w:val="en-GB"/>
        </w:rPr>
        <w:fldChar w:fldCharType="separate"/>
      </w:r>
      <w:r w:rsidR="006D3404" w:rsidRPr="006D3404">
        <w:rPr>
          <w:noProof/>
          <w:lang w:val="en-GB"/>
        </w:rPr>
        <w:t>(Walton et al. 2010; Stolyarova and Izquierdo 2017)</w:t>
      </w:r>
      <w:r w:rsidRPr="00FB0BE9">
        <w:rPr>
          <w:lang w:val="en-GB"/>
        </w:rPr>
        <w:fldChar w:fldCharType="end"/>
      </w:r>
      <w:r w:rsidRPr="00FB0BE9">
        <w:rPr>
          <w:lang w:val="en-GB"/>
        </w:rPr>
        <w:t>. However, post-training inactivation of the OFC would disrupt the ability to update already established state representations at whatever stage of certainty/stability that they have currently achieved. In the stable single cue-outcome learning situation employed in the present studies, this would result in disruption of further acquisition. Again, in a task with interference from multiple cue-outcome relationships, post-training lesions might improve performance.</w:t>
      </w:r>
    </w:p>
    <w:p w14:paraId="3171B8C7" w14:textId="77777777" w:rsidR="008D77D0" w:rsidRPr="00FB0BE9" w:rsidRDefault="008D77D0" w:rsidP="00F04D98">
      <w:pPr>
        <w:pStyle w:val="BodyText"/>
        <w:spacing w:line="480" w:lineRule="auto"/>
        <w:rPr>
          <w:b/>
          <w:bCs/>
          <w:lang w:val="en-GB"/>
        </w:rPr>
      </w:pPr>
      <w:r w:rsidRPr="00FB0BE9">
        <w:rPr>
          <w:b/>
          <w:bCs/>
          <w:lang w:val="en-GB"/>
        </w:rPr>
        <w:t>Conclusion</w:t>
      </w:r>
    </w:p>
    <w:p w14:paraId="63E60A08" w14:textId="05B31EC1" w:rsidR="003A29DA" w:rsidRDefault="008D77D0" w:rsidP="00F04D98">
      <w:pPr>
        <w:spacing w:line="480" w:lineRule="auto"/>
        <w:ind w:firstLine="720"/>
        <w:rPr>
          <w:sz w:val="24"/>
          <w:szCs w:val="24"/>
          <w:lang w:val="en-GB"/>
        </w:rPr>
      </w:pPr>
      <w:r w:rsidRPr="00FB0BE9">
        <w:rPr>
          <w:sz w:val="24"/>
          <w:szCs w:val="24"/>
          <w:lang w:val="en-GB"/>
        </w:rPr>
        <w:t xml:space="preserve">Here we show that the rodent lateral OFC is involved in Pavlovian acquisition learning process in an experience dependent manner. Once initial learning has taken place, the lateral OFC appears to be necessary for updating the current value of Pavlovian behaviours driven by expected outcome value. </w:t>
      </w:r>
      <w:r w:rsidR="003A29DA" w:rsidRPr="00FB0BE9">
        <w:rPr>
          <w:sz w:val="24"/>
          <w:szCs w:val="24"/>
          <w:lang w:val="en-GB"/>
        </w:rPr>
        <w:t>These findings raise</w:t>
      </w:r>
      <w:r w:rsidR="006A24BC" w:rsidRPr="00FB0BE9">
        <w:rPr>
          <w:sz w:val="24"/>
          <w:szCs w:val="24"/>
          <w:lang w:val="en-GB"/>
        </w:rPr>
        <w:t xml:space="preserve"> two</w:t>
      </w:r>
      <w:r w:rsidR="003A29DA" w:rsidRPr="00FB0BE9">
        <w:rPr>
          <w:sz w:val="24"/>
          <w:szCs w:val="24"/>
          <w:lang w:val="en-GB"/>
        </w:rPr>
        <w:t xml:space="preserve"> </w:t>
      </w:r>
      <w:r w:rsidR="00086177" w:rsidRPr="00FB0BE9">
        <w:rPr>
          <w:sz w:val="24"/>
          <w:szCs w:val="24"/>
          <w:lang w:val="en-GB"/>
        </w:rPr>
        <w:t xml:space="preserve">important </w:t>
      </w:r>
      <w:r w:rsidR="00E1318C" w:rsidRPr="00FB0BE9">
        <w:rPr>
          <w:sz w:val="24"/>
          <w:szCs w:val="24"/>
          <w:lang w:val="en-GB"/>
        </w:rPr>
        <w:t>issues</w:t>
      </w:r>
      <w:r w:rsidR="000F511E" w:rsidRPr="00FB0BE9">
        <w:rPr>
          <w:sz w:val="24"/>
          <w:szCs w:val="24"/>
          <w:lang w:val="en-GB"/>
        </w:rPr>
        <w:t xml:space="preserve">. First, </w:t>
      </w:r>
      <w:r w:rsidR="00E7081A" w:rsidRPr="00FB0BE9">
        <w:rPr>
          <w:sz w:val="24"/>
          <w:szCs w:val="24"/>
          <w:lang w:val="en-GB"/>
        </w:rPr>
        <w:t>they</w:t>
      </w:r>
      <w:r w:rsidR="008A12A1" w:rsidRPr="00FB0BE9">
        <w:rPr>
          <w:sz w:val="24"/>
          <w:szCs w:val="24"/>
          <w:lang w:val="en-GB"/>
        </w:rPr>
        <w:t xml:space="preserve"> demonstrate the importan</w:t>
      </w:r>
      <w:r w:rsidR="00F70381" w:rsidRPr="00FB0BE9">
        <w:rPr>
          <w:sz w:val="24"/>
          <w:szCs w:val="24"/>
          <w:lang w:val="en-GB"/>
        </w:rPr>
        <w:t>ce of not</w:t>
      </w:r>
      <w:r w:rsidR="008A12A1" w:rsidRPr="00FB0BE9">
        <w:rPr>
          <w:sz w:val="24"/>
          <w:szCs w:val="24"/>
          <w:lang w:val="en-GB"/>
        </w:rPr>
        <w:t xml:space="preserve"> interpreting a </w:t>
      </w:r>
      <w:r w:rsidR="007B3FF1" w:rsidRPr="00FB0BE9">
        <w:rPr>
          <w:sz w:val="24"/>
          <w:szCs w:val="24"/>
          <w:lang w:val="en-GB"/>
        </w:rPr>
        <w:t xml:space="preserve">null effect of </w:t>
      </w:r>
      <w:r w:rsidR="007A5618" w:rsidRPr="00FB0BE9">
        <w:rPr>
          <w:sz w:val="24"/>
          <w:szCs w:val="24"/>
          <w:lang w:val="en-GB"/>
        </w:rPr>
        <w:t>l</w:t>
      </w:r>
      <w:r w:rsidR="007B3FF1" w:rsidRPr="00FB0BE9">
        <w:rPr>
          <w:sz w:val="24"/>
          <w:szCs w:val="24"/>
          <w:lang w:val="en-GB"/>
        </w:rPr>
        <w:t>esions on acquisition behaviour as evidence that the OFC is not involved in acquisition learning</w:t>
      </w:r>
      <w:r w:rsidR="007F2F62" w:rsidRPr="00FB0BE9">
        <w:rPr>
          <w:sz w:val="24"/>
          <w:szCs w:val="24"/>
          <w:lang w:val="en-GB"/>
        </w:rPr>
        <w:t>.</w:t>
      </w:r>
      <w:r w:rsidR="007F3739" w:rsidRPr="00FB0BE9">
        <w:rPr>
          <w:sz w:val="24"/>
          <w:szCs w:val="24"/>
          <w:lang w:val="en-GB"/>
        </w:rPr>
        <w:t xml:space="preserve"> </w:t>
      </w:r>
      <w:r w:rsidR="007F2F62" w:rsidRPr="00FB0BE9">
        <w:rPr>
          <w:sz w:val="24"/>
          <w:szCs w:val="24"/>
          <w:lang w:val="en-GB"/>
        </w:rPr>
        <w:t xml:space="preserve">Instead, </w:t>
      </w:r>
      <w:r w:rsidR="00014210" w:rsidRPr="00FB0BE9">
        <w:rPr>
          <w:sz w:val="24"/>
          <w:szCs w:val="24"/>
          <w:lang w:val="en-GB"/>
        </w:rPr>
        <w:t xml:space="preserve">the </w:t>
      </w:r>
      <w:r w:rsidR="007D5B9B" w:rsidRPr="00FB0BE9">
        <w:rPr>
          <w:sz w:val="24"/>
          <w:szCs w:val="24"/>
          <w:lang w:val="en-GB"/>
        </w:rPr>
        <w:t xml:space="preserve">underlying </w:t>
      </w:r>
      <w:r w:rsidR="006F5719" w:rsidRPr="00FB0BE9">
        <w:rPr>
          <w:sz w:val="24"/>
          <w:szCs w:val="24"/>
          <w:lang w:val="en-GB"/>
        </w:rPr>
        <w:t xml:space="preserve">deficit in acquisition is not </w:t>
      </w:r>
      <w:r w:rsidR="007D5B9B" w:rsidRPr="00FB0BE9">
        <w:rPr>
          <w:sz w:val="24"/>
          <w:szCs w:val="24"/>
          <w:lang w:val="en-GB"/>
        </w:rPr>
        <w:t xml:space="preserve">being </w:t>
      </w:r>
      <w:r w:rsidR="00C43B0F" w:rsidRPr="00FB0BE9">
        <w:rPr>
          <w:sz w:val="24"/>
          <w:szCs w:val="24"/>
          <w:lang w:val="en-GB"/>
        </w:rPr>
        <w:t>expressed or</w:t>
      </w:r>
      <w:r w:rsidR="007D5B9B" w:rsidRPr="00FB0BE9">
        <w:rPr>
          <w:sz w:val="24"/>
          <w:szCs w:val="24"/>
          <w:lang w:val="en-GB"/>
        </w:rPr>
        <w:t xml:space="preserve"> is not relevant to behavioural performance in the task yet</w:t>
      </w:r>
      <w:r w:rsidR="006F7DC9" w:rsidRPr="00FB0BE9">
        <w:rPr>
          <w:sz w:val="24"/>
          <w:szCs w:val="24"/>
          <w:lang w:val="en-GB"/>
        </w:rPr>
        <w:t xml:space="preserve">. Second, </w:t>
      </w:r>
      <w:r w:rsidR="00E7081A" w:rsidRPr="00FB0BE9">
        <w:rPr>
          <w:sz w:val="24"/>
          <w:szCs w:val="24"/>
          <w:lang w:val="en-GB"/>
        </w:rPr>
        <w:lastRenderedPageBreak/>
        <w:t xml:space="preserve">these findings demonstrate that </w:t>
      </w:r>
      <w:r w:rsidR="001B52E5" w:rsidRPr="00FB0BE9">
        <w:rPr>
          <w:sz w:val="24"/>
          <w:szCs w:val="24"/>
          <w:lang w:val="en-GB"/>
        </w:rPr>
        <w:t xml:space="preserve">even within a putatively “simple” behavioural task, there are </w:t>
      </w:r>
      <w:r w:rsidR="006F5719" w:rsidRPr="00FB0BE9">
        <w:rPr>
          <w:sz w:val="24"/>
          <w:szCs w:val="24"/>
          <w:lang w:val="en-GB"/>
        </w:rPr>
        <w:t xml:space="preserve">many potential </w:t>
      </w:r>
      <w:r w:rsidR="006B24E7" w:rsidRPr="00FB0BE9">
        <w:rPr>
          <w:sz w:val="24"/>
          <w:szCs w:val="24"/>
          <w:lang w:val="en-GB"/>
        </w:rPr>
        <w:t xml:space="preserve">underlying </w:t>
      </w:r>
      <w:r w:rsidR="0093008D" w:rsidRPr="00FB0BE9">
        <w:rPr>
          <w:sz w:val="24"/>
          <w:szCs w:val="24"/>
          <w:lang w:val="en-GB"/>
        </w:rPr>
        <w:t xml:space="preserve">psychological processes that </w:t>
      </w:r>
      <w:r w:rsidR="00B13D6A" w:rsidRPr="00FB0BE9">
        <w:rPr>
          <w:sz w:val="24"/>
          <w:szCs w:val="24"/>
          <w:lang w:val="en-GB"/>
        </w:rPr>
        <w:t xml:space="preserve">can </w:t>
      </w:r>
      <w:r w:rsidR="002D1186" w:rsidRPr="00FB0BE9">
        <w:rPr>
          <w:sz w:val="24"/>
          <w:szCs w:val="24"/>
          <w:lang w:val="en-GB"/>
        </w:rPr>
        <w:t xml:space="preserve">contribute to performance and change </w:t>
      </w:r>
      <w:r w:rsidR="00B13D6A" w:rsidRPr="00FB0BE9">
        <w:rPr>
          <w:sz w:val="24"/>
          <w:szCs w:val="24"/>
          <w:lang w:val="en-GB"/>
        </w:rPr>
        <w:t>over time.</w:t>
      </w:r>
      <w:r w:rsidR="002D602B" w:rsidRPr="00FB0BE9">
        <w:rPr>
          <w:sz w:val="24"/>
          <w:szCs w:val="24"/>
          <w:lang w:val="en-GB"/>
        </w:rPr>
        <w:t xml:space="preserve"> </w:t>
      </w:r>
      <w:r w:rsidR="007E4CE1" w:rsidRPr="00FB0BE9">
        <w:rPr>
          <w:sz w:val="24"/>
          <w:szCs w:val="24"/>
          <w:lang w:val="en-GB"/>
        </w:rPr>
        <w:t xml:space="preserve">This is consistent with growing </w:t>
      </w:r>
      <w:r w:rsidR="00515AD3" w:rsidRPr="00FB0BE9">
        <w:rPr>
          <w:sz w:val="24"/>
          <w:szCs w:val="24"/>
          <w:lang w:val="en-GB"/>
        </w:rPr>
        <w:t>suggestions that the</w:t>
      </w:r>
      <w:r w:rsidR="00883551" w:rsidRPr="00FB0BE9">
        <w:rPr>
          <w:sz w:val="24"/>
          <w:szCs w:val="24"/>
          <w:lang w:val="en-GB"/>
        </w:rPr>
        <w:t xml:space="preserve"> </w:t>
      </w:r>
      <w:r w:rsidR="00BD54A1" w:rsidRPr="00FB0BE9">
        <w:rPr>
          <w:sz w:val="24"/>
          <w:szCs w:val="24"/>
          <w:lang w:val="en-GB"/>
        </w:rPr>
        <w:t>competition</w:t>
      </w:r>
      <w:r w:rsidR="00883551" w:rsidRPr="00FB0BE9">
        <w:rPr>
          <w:sz w:val="24"/>
          <w:szCs w:val="24"/>
          <w:lang w:val="en-GB"/>
        </w:rPr>
        <w:t xml:space="preserve"> and</w:t>
      </w:r>
      <w:r w:rsidR="00515AD3" w:rsidRPr="00FB0BE9">
        <w:rPr>
          <w:sz w:val="24"/>
          <w:szCs w:val="24"/>
          <w:lang w:val="en-GB"/>
        </w:rPr>
        <w:t xml:space="preserve"> interaction between </w:t>
      </w:r>
      <w:r w:rsidR="00883551" w:rsidRPr="00FB0BE9">
        <w:rPr>
          <w:sz w:val="24"/>
          <w:szCs w:val="24"/>
          <w:lang w:val="en-GB"/>
        </w:rPr>
        <w:t xml:space="preserve">underlying </w:t>
      </w:r>
      <w:r w:rsidR="00515AD3" w:rsidRPr="00FB0BE9">
        <w:rPr>
          <w:sz w:val="24"/>
          <w:szCs w:val="24"/>
          <w:lang w:val="en-GB"/>
        </w:rPr>
        <w:t>learning systems</w:t>
      </w:r>
      <w:r w:rsidR="00234420" w:rsidRPr="00FB0BE9">
        <w:rPr>
          <w:sz w:val="24"/>
          <w:szCs w:val="24"/>
          <w:lang w:val="en-GB"/>
        </w:rPr>
        <w:t xml:space="preserve"> </w:t>
      </w:r>
      <w:r w:rsidR="00BD54A1" w:rsidRPr="00FB0BE9">
        <w:rPr>
          <w:sz w:val="24"/>
          <w:szCs w:val="24"/>
          <w:lang w:val="en-GB"/>
        </w:rPr>
        <w:fldChar w:fldCharType="begin" w:fldLock="1"/>
      </w:r>
      <w:r w:rsidR="006F7824">
        <w:rPr>
          <w:sz w:val="24"/>
          <w:szCs w:val="24"/>
          <w:lang w:val="en-GB"/>
        </w:rPr>
        <w:instrText>ADDIN CSL_CITATION {"citationItems":[{"id":"ITEM-1","itemData":{"DOI":"10.1016/B978-0-12-812098-9.00007-3","ISBN":"9780128120989","abstract":"Most psychological research on reinforcement learning has depicted two systems locked in battle for control of behavior: a flexible but computationally expensive “model-based” system and an inflexible but cheap “model-free” system. However, the complete picture is more complex, with the two systems cooperating in myriad ways. We focus on two issues at the frontier of this research program. First, how is the conflict between these systems adjudicated? Second, how the systems can be combined to harness the relative strengths of each? This chapter reviews recent work on competition and cooperation between the two systems, highlighting the computational principles that govern different forms of interaction.","author":[{"dropping-particle":"","family":"Kool","given":"Wouter","non-dropping-particle":"","parse-names":false,"suffix":""},{"dropping-particle":"","family":"Cushman","given":"Fiery A.","non-dropping-particle":"","parse-names":false,"suffix":""},{"dropping-particle":"","family":"Gershman","given":"Samuel J.","non-dropping-particle":"","parse-names":false,"suffix":""}],"container-title":"Goal-Directed Decision Making: Computations and Neural Circuits","id":"ITEM-1","issued":{"date-parts":[["2018"]]},"number-of-pages":"153-178","publisher":"Elsevier Inc.","title":"Competition and cooperation between multiple reinforcement learning systems","type":"book"},"prefix":"e.g. ","uris":["http://www.mendeley.com/documents/?uuid=c1b33c74-ba5f-4ab9-b6ed-9a7de9e622d5"]},{"id":"ITEM-2","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2","issued":{"date-parts":[["2019"]]},"title":"Task complexity interacts with state-space uncertainty in the arbitration between model-based and model-free learning","type":"article-journal"},"uris":["http://www.mendeley.com/documents/?uuid=83b987fe-c30a-40d3-bff1-90ab853c0a1d"]},{"id":"ITEM-3","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3","issue":"3","issued":{"date-parts":[["2014"]]},"page":"687-699","title":"Neural computations underlying arbitration between model-based and model-free learning.","type":"article-journal","volume":"81"},"uris":["http://www.mendeley.com/documents/?uuid=2aa52ccb-7bf1-41f5-a58e-8a88fe7b9b89"]}],"mendeley":{"formattedCitation":"(Lee et al. 2014; e.g. Kool et al. 2018; Kim et al. 2019)","plainTextFormattedCitation":"(Lee et al. 2014; e.g. Kool et al. 2018; Kim et al. 2019)","previouslyFormattedCitation":"(Lee et al. 2014; e.g. Kool et al. 2018; Kim et al. 2019)"},"properties":{"noteIndex":0},"schema":"https://github.com/citation-style-language/schema/raw/master/csl-citation.json"}</w:instrText>
      </w:r>
      <w:r w:rsidR="00BD54A1" w:rsidRPr="00FB0BE9">
        <w:rPr>
          <w:sz w:val="24"/>
          <w:szCs w:val="24"/>
          <w:lang w:val="en-GB"/>
        </w:rPr>
        <w:fldChar w:fldCharType="separate"/>
      </w:r>
      <w:r w:rsidR="006D3404" w:rsidRPr="006D3404">
        <w:rPr>
          <w:noProof/>
          <w:sz w:val="24"/>
          <w:szCs w:val="24"/>
          <w:lang w:val="en-GB"/>
        </w:rPr>
        <w:t>(Lee et al. 2014; e.g. Kool et al. 2018; Kim et al. 2019)</w:t>
      </w:r>
      <w:r w:rsidR="00BD54A1" w:rsidRPr="00FB0BE9">
        <w:rPr>
          <w:sz w:val="24"/>
          <w:szCs w:val="24"/>
          <w:lang w:val="en-GB"/>
        </w:rPr>
        <w:fldChar w:fldCharType="end"/>
      </w:r>
      <w:r w:rsidR="00515AD3" w:rsidRPr="00FB0BE9">
        <w:rPr>
          <w:sz w:val="24"/>
          <w:szCs w:val="24"/>
          <w:lang w:val="en-GB"/>
        </w:rPr>
        <w:t xml:space="preserve"> </w:t>
      </w:r>
      <w:r w:rsidR="00234420" w:rsidRPr="00FB0BE9">
        <w:rPr>
          <w:sz w:val="24"/>
          <w:szCs w:val="24"/>
          <w:lang w:val="en-GB"/>
        </w:rPr>
        <w:t xml:space="preserve">is important and needs further study </w:t>
      </w:r>
      <w:r w:rsidR="00234420" w:rsidRPr="00FB0BE9">
        <w:rPr>
          <w:sz w:val="24"/>
          <w:szCs w:val="24"/>
          <w:lang w:val="en-GB"/>
        </w:rPr>
        <w:fldChar w:fldCharType="begin" w:fldLock="1"/>
      </w:r>
      <w:r w:rsidR="006F7824">
        <w:rPr>
          <w:sz w:val="24"/>
          <w:szCs w:val="24"/>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nd Cockburn 2020)","plainTextFormattedCitation":"(Collins and Cockburn 2020)","previouslyFormattedCitation":"(Collins and Cockburn 2020)"},"properties":{"noteIndex":0},"schema":"https://github.com/citation-style-language/schema/raw/master/csl-citation.json"}</w:instrText>
      </w:r>
      <w:r w:rsidR="00234420" w:rsidRPr="00FB0BE9">
        <w:rPr>
          <w:sz w:val="24"/>
          <w:szCs w:val="24"/>
          <w:lang w:val="en-GB"/>
        </w:rPr>
        <w:fldChar w:fldCharType="separate"/>
      </w:r>
      <w:r w:rsidR="006D3404" w:rsidRPr="006D3404">
        <w:rPr>
          <w:noProof/>
          <w:sz w:val="24"/>
          <w:szCs w:val="24"/>
          <w:lang w:val="en-GB"/>
        </w:rPr>
        <w:t>(Collins and Cockburn 2020)</w:t>
      </w:r>
      <w:r w:rsidR="00234420" w:rsidRPr="00FB0BE9">
        <w:rPr>
          <w:sz w:val="24"/>
          <w:szCs w:val="24"/>
          <w:lang w:val="en-GB"/>
        </w:rPr>
        <w:fldChar w:fldCharType="end"/>
      </w:r>
      <w:r w:rsidR="00234420" w:rsidRPr="00FB0BE9">
        <w:rPr>
          <w:sz w:val="24"/>
          <w:szCs w:val="24"/>
          <w:lang w:val="en-GB"/>
        </w:rPr>
        <w:t>.</w:t>
      </w:r>
    </w:p>
    <w:p w14:paraId="44514E2B" w14:textId="449219FF" w:rsidR="000C4B24" w:rsidRPr="00C003A9" w:rsidRDefault="000C4B24" w:rsidP="000C4B24">
      <w:pPr>
        <w:spacing w:line="480" w:lineRule="auto"/>
        <w:ind w:firstLine="720"/>
        <w:rPr>
          <w:color w:val="FF0000"/>
          <w:sz w:val="24"/>
          <w:szCs w:val="24"/>
        </w:rPr>
      </w:pPr>
      <w:bookmarkStart w:id="36" w:name="_Hlk62223376"/>
      <w:r w:rsidRPr="00C003A9">
        <w:rPr>
          <w:color w:val="FF0000"/>
          <w:sz w:val="24"/>
          <w:szCs w:val="24"/>
        </w:rPr>
        <w:t xml:space="preserve">Recently, we demonstrated functional </w:t>
      </w:r>
      <w:r w:rsidR="00917FB7" w:rsidRPr="00C003A9">
        <w:rPr>
          <w:color w:val="FF0000"/>
          <w:sz w:val="24"/>
          <w:szCs w:val="24"/>
        </w:rPr>
        <w:t>heterogeneity</w:t>
      </w:r>
      <w:r w:rsidRPr="00C003A9">
        <w:rPr>
          <w:color w:val="FF0000"/>
          <w:sz w:val="24"/>
          <w:szCs w:val="24"/>
        </w:rPr>
        <w:t xml:space="preserve"> within the lateral OFC between anterior and posterior subregions </w:t>
      </w:r>
      <w:r w:rsidRPr="00C003A9">
        <w:rPr>
          <w:color w:val="FF0000"/>
          <w:sz w:val="24"/>
          <w:szCs w:val="24"/>
        </w:rPr>
        <w:fldChar w:fldCharType="begin" w:fldLock="1"/>
      </w:r>
      <w:r w:rsidR="006F7824">
        <w:rPr>
          <w:color w:val="FF0000"/>
          <w:sz w:val="24"/>
          <w:szCs w:val="24"/>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nd Killcross 2018)","plainTextFormattedCitation":"(Panayi and Killcross 2018)","previouslyFormattedCitation":"(Panayi and Killcross 2018)"},"properties":{"noteIndex":0},"schema":"https://github.com/citation-style-language/schema/raw/master/csl-citation.json"}</w:instrText>
      </w:r>
      <w:r w:rsidRPr="00C003A9">
        <w:rPr>
          <w:color w:val="FF0000"/>
          <w:sz w:val="24"/>
          <w:szCs w:val="24"/>
        </w:rPr>
        <w:fldChar w:fldCharType="separate"/>
      </w:r>
      <w:r w:rsidR="006D3404" w:rsidRPr="006D3404">
        <w:rPr>
          <w:noProof/>
          <w:color w:val="FF0000"/>
          <w:sz w:val="24"/>
          <w:szCs w:val="24"/>
        </w:rPr>
        <w:t>(Panayi and Killcross 2018)</w:t>
      </w:r>
      <w:r w:rsidRPr="00C003A9">
        <w:rPr>
          <w:color w:val="FF0000"/>
          <w:sz w:val="24"/>
          <w:szCs w:val="24"/>
        </w:rPr>
        <w:fldChar w:fldCharType="end"/>
      </w:r>
      <w:r w:rsidRPr="00C003A9">
        <w:rPr>
          <w:color w:val="FF0000"/>
          <w:sz w:val="24"/>
          <w:szCs w:val="24"/>
        </w:rPr>
        <w:t xml:space="preserve">. While the present experiments did not explicitly target and compare anterior and posterior subregions, it is notable that present lesion and cannula placements targeted predominantly anterior lateral OFC. Therefore, one possible account of the surprising role of lateral OFC in simple Pavlovian acquisition is that prior research has often focused on the posterior lateral OFC or the structure as a whole </w:t>
      </w:r>
      <w:r w:rsidRPr="00C003A9">
        <w:rPr>
          <w:color w:val="FF0000"/>
          <w:sz w:val="24"/>
          <w:szCs w:val="24"/>
        </w:rPr>
        <w:fldChar w:fldCharType="begin" w:fldLock="1"/>
      </w:r>
      <w:r w:rsidR="006F7824">
        <w:rPr>
          <w:color w:val="FF0000"/>
          <w:sz w:val="24"/>
          <w:szCs w:val="24"/>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3","issue":"44","issued":{"date-parts":[["2017","11","1"]]},"page":"10529-10540","publisher":"Society for Neuroscience","title":"Functional heterogeneity within rat orbitofrontal cortex in reward learning and decision making","type":"article-journal","volume":"37"},"uris":["http://www.mendeley.com/documents/?uuid=b75360ff-4c2c-427f-ad8c-b29cd2748b0b"]}],"mendeley":{"formattedCitation":"(Gallagher et al. 1999; Ostlund and Balleine 2007; Izquierdo 2017)","plainTextFormattedCitation":"(Gallagher et al. 1999; Ostlund and Balleine 2007; Izquierdo 2017)","previouslyFormattedCitation":"(Gallagher et al. 1999; Ostlund and Balleine 2007; Izquierdo 2017)"},"properties":{"noteIndex":0},"schema":"https://github.com/citation-style-language/schema/raw/master/csl-citation.json"}</w:instrText>
      </w:r>
      <w:r w:rsidRPr="00C003A9">
        <w:rPr>
          <w:color w:val="FF0000"/>
          <w:sz w:val="24"/>
          <w:szCs w:val="24"/>
        </w:rPr>
        <w:fldChar w:fldCharType="separate"/>
      </w:r>
      <w:r w:rsidR="006D3404" w:rsidRPr="006D3404">
        <w:rPr>
          <w:noProof/>
          <w:color w:val="FF0000"/>
          <w:sz w:val="24"/>
          <w:szCs w:val="24"/>
        </w:rPr>
        <w:t>(Gallagher et al. 1999; Ostlund and Balleine 2007; Izquierdo 2017)</w:t>
      </w:r>
      <w:r w:rsidRPr="00C003A9">
        <w:rPr>
          <w:color w:val="FF0000"/>
          <w:sz w:val="24"/>
          <w:szCs w:val="24"/>
        </w:rPr>
        <w:fldChar w:fldCharType="end"/>
      </w:r>
      <w:r w:rsidRPr="00C003A9">
        <w:rPr>
          <w:color w:val="FF0000"/>
          <w:sz w:val="24"/>
          <w:szCs w:val="24"/>
        </w:rPr>
        <w:t xml:space="preserve">. However, further studies systematically comparing anterior and posterior subregions within lateral OFC are still needed. </w:t>
      </w:r>
    </w:p>
    <w:bookmarkEnd w:id="36"/>
    <w:p w14:paraId="67AF9A73" w14:textId="028E9B71" w:rsidR="005462BD" w:rsidRPr="00FB0BE9" w:rsidRDefault="008D77D0" w:rsidP="00F04D98">
      <w:pPr>
        <w:spacing w:line="480" w:lineRule="auto"/>
        <w:ind w:firstLine="720"/>
        <w:rPr>
          <w:sz w:val="24"/>
          <w:szCs w:val="24"/>
          <w:lang w:val="en-GB"/>
        </w:rPr>
      </w:pPr>
      <w:r w:rsidRPr="00FB0BE9">
        <w:rPr>
          <w:sz w:val="24"/>
          <w:szCs w:val="24"/>
          <w:lang w:val="en-GB"/>
        </w:rPr>
        <w:t xml:space="preserve">While the OFC has often been found not to be necessary for initial acquisition learning, recently there have been reports that simple Pavlovian acquisition is significantly impaired rather than enhanced following optogenetic inhibition of OFC function in head fixed mice </w:t>
      </w:r>
      <w:r w:rsidRPr="00FB0BE9">
        <w:rPr>
          <w:sz w:val="24"/>
          <w:szCs w:val="24"/>
          <w:lang w:val="en-GB"/>
        </w:rPr>
        <w:fldChar w:fldCharType="begin" w:fldLock="1"/>
      </w:r>
      <w:r w:rsidR="006F7824">
        <w:rPr>
          <w:sz w:val="24"/>
          <w:szCs w:val="24"/>
          <w:lang w:val="en-GB"/>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DOI":"10.1016/j.neuron.2020.07.033","ISSN":"10974199","PMID":"32827456","abstract":"The representation of odor in olfactory cortex (piriform) is distributive and unstructured and can only be afforded behavioral significance upon learning. We performed 2-photon imaging to examine the representation of odors in piriform and in two downstream areas, the orbitofrontal cortex (OFC) and the medial prefrontal cortex (mPFC), as mice learned olfactory associations. In piriform, we observed that odor responses were largely unchanged during learning. In OFC, 30% of the neurons acquired robust responses to conditioned stimuli (CS+) after learning, and these responses were gated by internal state and task context. Moreover, direct projections from piriform to OFC can be entrained to elicit learned olfactory behavior. CS+ responses in OFC diminished with continued training, whereas persistent representations of both CS+ and CS− odors emerged in mPFC. Optogenetic silencing indicates that these two brain structures function sequentially to consolidate the learning of appetitive associations.","author":[{"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dropping-particle":"","family":"Stein","given":"Nicole P","non-dropping-particle":"","parse-names":false,"suffix":""},{"dropping-particle":"","family":"Abbott","given":"L F","non-dropping-particle":"","parse-names":false,"suffix":""},{"dropping-particle":"","family":"Axel","given":"Richard","non-dropping-particle":"","parse-names":false,"suffix":""}],"container-title":"Neuron","id":"ITEM-2","issued":{"date-parts":[["2020"]]},"page":"1-16","title":"Transient and Persistent Representations of Odor Value in Prefrontal Cortex","type":"article-journal"},"uris":["http://www.mendeley.com/documents/?uuid=fc092ee6-f5b0-4a2f-9136-55c50d2cf130"]}],"mendeley":{"formattedCitation":"(Namboodiri et al. 2019 Jun 3; Wang et al. 2020)","plainTextFormattedCitation":"(Namboodiri et al. 2019 Jun 3; Wang et al. 2020)","previouslyFormattedCitation":"(Namboodiri et al. 2019 Jun 3; Wang et al. 2020)"},"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Namboodiri et al. 2019 Jun 3; Wang et al. 2020)</w:t>
      </w:r>
      <w:r w:rsidRPr="00FB0BE9">
        <w:rPr>
          <w:sz w:val="24"/>
          <w:szCs w:val="24"/>
          <w:lang w:val="en-GB"/>
        </w:rPr>
        <w:fldChar w:fldCharType="end"/>
      </w:r>
      <w:r w:rsidRPr="00FB0BE9">
        <w:rPr>
          <w:sz w:val="24"/>
          <w:szCs w:val="24"/>
          <w:lang w:val="en-GB"/>
        </w:rPr>
        <w:t xml:space="preserve">, in a manner that does not depend on VTA prediction error </w:t>
      </w:r>
      <w:r w:rsidR="00F718AB" w:rsidRPr="00FB0BE9">
        <w:rPr>
          <w:sz w:val="24"/>
          <w:szCs w:val="24"/>
          <w:lang w:val="en-GB"/>
        </w:rPr>
        <w:t>signalling</w:t>
      </w:r>
      <w:r w:rsidRPr="00FB0BE9">
        <w:rPr>
          <w:sz w:val="24"/>
          <w:szCs w:val="24"/>
          <w:lang w:val="en-GB"/>
        </w:rPr>
        <w:t xml:space="preserve">. In contrast to our results, these studies target more ventral and medial OFC, which is likely to be an important anatomical distinction given the emerging evidence of functional heterogeneity within the OFC </w:t>
      </w:r>
      <w:r w:rsidRPr="00FB0BE9">
        <w:rPr>
          <w:sz w:val="24"/>
          <w:szCs w:val="24"/>
          <w:lang w:val="en-GB"/>
        </w:rPr>
        <w:fldChar w:fldCharType="begin" w:fldLock="1"/>
      </w:r>
      <w:r w:rsidR="006F7824">
        <w:rPr>
          <w:sz w:val="24"/>
          <w:szCs w:val="24"/>
          <w:lang w:val="en-GB"/>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Neuron","id":"ITEM-4","issue":"6","issued":{"date-parts":[["2015","12","16"]]},"page":"1075-7","title":"The State of the Orbitofrontal Cortex.","type":"article-journal","volume":"88"},"uris":["http://www.mendeley.com/documents/?uuid=877c685e-e70f-4387-bc32-a44ddd22c0be"]}],"mendeley":{"formattedCitation":"(Sharpe et al. 2015; Bradfield and Hart 2020; Barreiros et al. 2020; Barreiros et al. 2021)","plainTextFormattedCitation":"(Sharpe et al. 2015; Bradfield and Hart 2020; Barreiros et al. 2020; Barreiros et al. 2021)","previouslyFormattedCitation":"(Sharpe et al. 2015; Bradfield and Hart 2020; Barreiros et al. 2020; Barreiros et al. 2021)"},"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Sharpe et al. 2015; Bradfield and Hart 2020; Barreiros et al. 2020; Barreiros et al. 2021)</w:t>
      </w:r>
      <w:r w:rsidRPr="00FB0BE9">
        <w:rPr>
          <w:sz w:val="24"/>
          <w:szCs w:val="24"/>
          <w:lang w:val="en-GB"/>
        </w:rPr>
        <w:fldChar w:fldCharType="end"/>
      </w:r>
      <w:r w:rsidRPr="00FB0BE9">
        <w:rPr>
          <w:sz w:val="24"/>
          <w:szCs w:val="24"/>
          <w:lang w:val="en-GB"/>
        </w:rPr>
        <w:t xml:space="preserve">. Indeed, there appears to be dissociable but complementary roles of the medial and lateral OFC such that lateral OFC lesions disrupt </w:t>
      </w:r>
      <w:r w:rsidRPr="00FB0BE9">
        <w:rPr>
          <w:sz w:val="24"/>
          <w:szCs w:val="24"/>
          <w:lang w:val="en-GB"/>
        </w:rPr>
        <w:lastRenderedPageBreak/>
        <w:t xml:space="preserve">Pavlovian whereas medial OFC lesions disrupt instrumental behavioural control </w:t>
      </w:r>
      <w:r w:rsidRPr="00FB0BE9">
        <w:rPr>
          <w:sz w:val="24"/>
          <w:szCs w:val="24"/>
          <w:lang w:val="en-GB"/>
        </w:rPr>
        <w:fldChar w:fldCharType="begin" w:fldLock="1"/>
      </w:r>
      <w:r w:rsidR="006F7824">
        <w:rPr>
          <w:sz w:val="24"/>
          <w:szCs w:val="24"/>
          <w:lang w:val="en-GB"/>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7","issued":{"date-parts":[["2018","10","3"]]},"title":"Medial orbitofrontal inactivation does not affect economic choice","type":"article-journal","volume":"7"},"uris":["http://www.mendeley.com/documents/?uuid=166ffc6c-f02b-33af-8b85-e5daac026408"]}],"mendeley":{"formattedCitation":"(Ostlund and Balleine 2007; McDannald et al. 2011; Bradfield et al. 2015; Gardner et al. 2017; Bradfield et al. 2018; Gardner et al. 2018; Panayi and Killcross 2018)","plainTextFormattedCitation":"(Ostlund and Balleine 2007; McDannald et al. 2011; Bradfield et al. 2015; Gardner et al. 2017; Bradfield et al. 2018; Gardner et al. 2018; Panayi and Killcross 2018)","previouslyFormattedCitation":"(Ostlund and Balleine 2007; McDannald et al. 2011; Bradfield et al. 2015; Gardner et al. 2017; Bradfield et al. 2018; Gardner et al. 2018; Panayi and Killcross 2018)"},"properties":{"noteIndex":0},"schema":"https://github.com/citation-style-language/schema/raw/master/csl-citation.json"}</w:instrText>
      </w:r>
      <w:r w:rsidRPr="00FB0BE9">
        <w:rPr>
          <w:sz w:val="24"/>
          <w:szCs w:val="24"/>
          <w:lang w:val="en-GB"/>
        </w:rPr>
        <w:fldChar w:fldCharType="separate"/>
      </w:r>
      <w:r w:rsidR="006D3404" w:rsidRPr="006D3404">
        <w:rPr>
          <w:noProof/>
          <w:sz w:val="24"/>
          <w:szCs w:val="24"/>
          <w:lang w:val="en-GB"/>
        </w:rPr>
        <w:t>(Ostlund and Balleine 2007; McDannald et al. 2011; Bradfield et al. 2015; Gardner et al. 2017; Bradfield et al. 2018; Gardner et al. 2018; Panayi and Killcross 2018)</w:t>
      </w:r>
      <w:r w:rsidRPr="00FB0BE9">
        <w:rPr>
          <w:sz w:val="24"/>
          <w:szCs w:val="24"/>
          <w:lang w:val="en-GB"/>
        </w:rPr>
        <w:fldChar w:fldCharType="end"/>
      </w:r>
      <w:r w:rsidRPr="00FB0BE9">
        <w:rPr>
          <w:sz w:val="24"/>
          <w:szCs w:val="24"/>
          <w:lang w:val="en-GB"/>
        </w:rPr>
        <w:t>. This suggests that the OFC</w:t>
      </w:r>
      <w:proofErr w:type="gramStart"/>
      <w:r w:rsidR="007D70F5" w:rsidRPr="00FB0BE9">
        <w:rPr>
          <w:sz w:val="24"/>
          <w:szCs w:val="24"/>
          <w:lang w:val="en-GB"/>
        </w:rPr>
        <w:t>,</w:t>
      </w:r>
      <w:r w:rsidRPr="00FB0BE9">
        <w:rPr>
          <w:sz w:val="24"/>
          <w:szCs w:val="24"/>
          <w:lang w:val="en-GB"/>
        </w:rPr>
        <w:t xml:space="preserve"> as a whole</w:t>
      </w:r>
      <w:r w:rsidR="007D70F5" w:rsidRPr="00FB0BE9">
        <w:rPr>
          <w:sz w:val="24"/>
          <w:szCs w:val="24"/>
          <w:lang w:val="en-GB"/>
        </w:rPr>
        <w:t xml:space="preserve">, </w:t>
      </w:r>
      <w:r w:rsidRPr="00FB0BE9">
        <w:rPr>
          <w:sz w:val="24"/>
          <w:szCs w:val="24"/>
          <w:lang w:val="en-GB"/>
        </w:rPr>
        <w:t>is</w:t>
      </w:r>
      <w:proofErr w:type="gramEnd"/>
      <w:r w:rsidRPr="00FB0BE9">
        <w:rPr>
          <w:sz w:val="24"/>
          <w:szCs w:val="24"/>
          <w:lang w:val="en-GB"/>
        </w:rPr>
        <w:t xml:space="preserve"> engaged in the learning and flexible updating of </w:t>
      </w:r>
      <w:r w:rsidR="00F718AB" w:rsidRPr="00FB0BE9">
        <w:rPr>
          <w:sz w:val="24"/>
          <w:szCs w:val="24"/>
          <w:lang w:val="en-GB"/>
        </w:rPr>
        <w:t>value-based</w:t>
      </w:r>
      <w:r w:rsidRPr="00FB0BE9">
        <w:rPr>
          <w:sz w:val="24"/>
          <w:szCs w:val="24"/>
          <w:lang w:val="en-GB"/>
        </w:rPr>
        <w:t xml:space="preserve"> behaviours, but within the orbital subregions this process appears to be remarkably specialized for distinct types of behaviour and learning.</w:t>
      </w:r>
    </w:p>
    <w:p w14:paraId="61E17E4D" w14:textId="77777777" w:rsidR="005462BD" w:rsidRPr="00FB0BE9" w:rsidRDefault="005462BD" w:rsidP="00F04D98">
      <w:pPr>
        <w:spacing w:line="480" w:lineRule="auto"/>
        <w:ind w:firstLine="720"/>
        <w:rPr>
          <w:sz w:val="24"/>
          <w:szCs w:val="24"/>
          <w:lang w:val="en-GB"/>
        </w:rPr>
      </w:pPr>
    </w:p>
    <w:p w14:paraId="6A4A0586" w14:textId="77777777" w:rsidR="005462BD" w:rsidRPr="00FB0BE9" w:rsidRDefault="005462BD" w:rsidP="00F04D98">
      <w:pPr>
        <w:spacing w:line="480" w:lineRule="auto"/>
        <w:ind w:firstLine="720"/>
        <w:rPr>
          <w:sz w:val="24"/>
          <w:szCs w:val="24"/>
          <w:lang w:val="en-GB"/>
        </w:rPr>
      </w:pPr>
    </w:p>
    <w:p w14:paraId="6ACDDA50"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Acknowledgements</w:t>
      </w:r>
    </w:p>
    <w:p w14:paraId="763D249F" w14:textId="5437722C" w:rsidR="00504233" w:rsidRPr="00FB0BE9" w:rsidRDefault="00504233" w:rsidP="00504233">
      <w:pPr>
        <w:spacing w:line="360" w:lineRule="auto"/>
        <w:rPr>
          <w:color w:val="000000" w:themeColor="text1"/>
          <w:sz w:val="24"/>
          <w:szCs w:val="24"/>
        </w:rPr>
      </w:pPr>
      <w:r w:rsidRPr="00FB0BE9">
        <w:rPr>
          <w:color w:val="000000" w:themeColor="text1"/>
          <w:sz w:val="24"/>
          <w:szCs w:val="24"/>
        </w:rPr>
        <w:t>We gratefully acknowledge Fred Westbrook, Nathan Holmes, David Bannerman, Mark Walton, Mehdi Khama</w:t>
      </w:r>
      <w:r w:rsidR="00CE05AA" w:rsidRPr="00FB0BE9">
        <w:rPr>
          <w:color w:val="000000" w:themeColor="text1"/>
          <w:sz w:val="24"/>
          <w:szCs w:val="24"/>
        </w:rPr>
        <w:t>s</w:t>
      </w:r>
      <w:r w:rsidRPr="00FB0BE9">
        <w:rPr>
          <w:color w:val="000000" w:themeColor="text1"/>
          <w:sz w:val="24"/>
          <w:szCs w:val="24"/>
        </w:rPr>
        <w:t>si</w:t>
      </w:r>
      <w:r w:rsidR="00CE05AA" w:rsidRPr="00FB0BE9">
        <w:rPr>
          <w:color w:val="000000" w:themeColor="text1"/>
          <w:sz w:val="24"/>
          <w:szCs w:val="24"/>
        </w:rPr>
        <w:t xml:space="preserve">, </w:t>
      </w:r>
      <w:r w:rsidRPr="00FB0BE9">
        <w:rPr>
          <w:color w:val="000000" w:themeColor="text1"/>
          <w:sz w:val="24"/>
          <w:szCs w:val="24"/>
        </w:rPr>
        <w:t>and Geoffrey Schoenbaum for their invaluable feedback. Research supported by grants awarded to Simon Killcross from the Australian Research Council (ARC Discovery Grant DP0989027 and DP120103564).</w:t>
      </w:r>
    </w:p>
    <w:p w14:paraId="22B2E7D1"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Competing Interests</w:t>
      </w:r>
    </w:p>
    <w:p w14:paraId="447400BC" w14:textId="77777777" w:rsidR="00504233" w:rsidRPr="00FB0BE9" w:rsidRDefault="00504233" w:rsidP="00504233">
      <w:pPr>
        <w:spacing w:line="360" w:lineRule="auto"/>
        <w:rPr>
          <w:color w:val="000000" w:themeColor="text1"/>
          <w:sz w:val="24"/>
          <w:szCs w:val="24"/>
        </w:rPr>
      </w:pPr>
      <w:r w:rsidRPr="00FB0BE9">
        <w:rPr>
          <w:color w:val="000000" w:themeColor="text1"/>
          <w:sz w:val="24"/>
          <w:szCs w:val="24"/>
        </w:rPr>
        <w:t>The authors declare no competing interests.</w:t>
      </w:r>
    </w:p>
    <w:p w14:paraId="314D14E6"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Data availability</w:t>
      </w:r>
    </w:p>
    <w:p w14:paraId="1C1D846C" w14:textId="77777777" w:rsidR="00504233" w:rsidRPr="00FB0BE9" w:rsidRDefault="00504233" w:rsidP="00504233">
      <w:pPr>
        <w:spacing w:line="480" w:lineRule="auto"/>
        <w:rPr>
          <w:rFonts w:ascii="Times New Roman" w:eastAsia="Calibri" w:hAnsi="Times New Roman" w:cs="Times New Roman"/>
          <w:sz w:val="24"/>
          <w:szCs w:val="24"/>
          <w:lang w:val="en-GB"/>
        </w:rPr>
      </w:pPr>
      <w:r w:rsidRPr="00FB0BE9">
        <w:rPr>
          <w:color w:val="000000" w:themeColor="text1"/>
          <w:sz w:val="24"/>
          <w:szCs w:val="24"/>
        </w:rPr>
        <w:t xml:space="preserve">Data available online at: </w:t>
      </w:r>
      <w:hyperlink r:id="rId10"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45769FB7" w14:textId="49D50464" w:rsidR="00070894" w:rsidRPr="00FB0BE9" w:rsidRDefault="00070894" w:rsidP="00F04D98">
      <w:pPr>
        <w:spacing w:line="480" w:lineRule="auto"/>
        <w:ind w:firstLine="720"/>
        <w:rPr>
          <w:sz w:val="24"/>
          <w:szCs w:val="24"/>
          <w:lang w:val="en-GB"/>
        </w:rPr>
      </w:pPr>
    </w:p>
    <w:p w14:paraId="107B5EC0" w14:textId="77777777" w:rsidR="00C003A9" w:rsidRDefault="00C003A9">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441DA769" w14:textId="437F94C7" w:rsidR="003F1B21" w:rsidRPr="00FB0BE9" w:rsidRDefault="003F1B21"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References</w:t>
      </w:r>
    </w:p>
    <w:p w14:paraId="44DFC33A" w14:textId="728A7D84" w:rsidR="00D501D1" w:rsidRPr="00D501D1" w:rsidRDefault="0075381C" w:rsidP="00D501D1">
      <w:pPr>
        <w:widowControl w:val="0"/>
        <w:autoSpaceDE w:val="0"/>
        <w:autoSpaceDN w:val="0"/>
        <w:adjustRightInd w:val="0"/>
        <w:spacing w:line="480" w:lineRule="auto"/>
        <w:rPr>
          <w:rFonts w:ascii="Times New Roman" w:hAnsi="Times New Roman" w:cs="Times New Roman"/>
          <w:noProof/>
          <w:sz w:val="24"/>
          <w:szCs w:val="24"/>
        </w:rPr>
      </w:pPr>
      <w:r w:rsidRPr="00FB0BE9">
        <w:rPr>
          <w:rFonts w:ascii="Times New Roman" w:hAnsi="Times New Roman" w:cs="Times New Roman"/>
          <w:b/>
          <w:bCs/>
          <w:sz w:val="24"/>
          <w:szCs w:val="24"/>
          <w:lang w:val="en-GB"/>
        </w:rPr>
        <w:fldChar w:fldCharType="begin" w:fldLock="1"/>
      </w:r>
      <w:r w:rsidRPr="00FB0BE9">
        <w:rPr>
          <w:rFonts w:ascii="Times New Roman" w:hAnsi="Times New Roman" w:cs="Times New Roman"/>
          <w:b/>
          <w:bCs/>
          <w:sz w:val="24"/>
          <w:szCs w:val="24"/>
          <w:lang w:val="en-GB"/>
        </w:rPr>
        <w:instrText xml:space="preserve">ADDIN Mendeley Bibliography CSL_BIBLIOGRAPHY </w:instrText>
      </w:r>
      <w:r w:rsidRPr="00FB0BE9">
        <w:rPr>
          <w:rFonts w:ascii="Times New Roman" w:hAnsi="Times New Roman" w:cs="Times New Roman"/>
          <w:b/>
          <w:bCs/>
          <w:sz w:val="24"/>
          <w:szCs w:val="24"/>
          <w:lang w:val="en-GB"/>
        </w:rPr>
        <w:fldChar w:fldCharType="separate"/>
      </w:r>
      <w:r w:rsidR="00D501D1" w:rsidRPr="00D501D1">
        <w:rPr>
          <w:rFonts w:ascii="Times New Roman" w:hAnsi="Times New Roman" w:cs="Times New Roman"/>
          <w:noProof/>
          <w:sz w:val="24"/>
          <w:szCs w:val="24"/>
        </w:rPr>
        <w:t>Balleine BW, Killcross AS. 2006. Parallel incentive processing: an integrated view of amygdala function. Trends Neurosci. 29(5):272–279.</w:t>
      </w:r>
    </w:p>
    <w:p w14:paraId="57515EE9"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alleine BW, Leung BK, Ostlund SB. 2011. The orbitofrontal cortex, predicted value, and choice. Ann N Y Acad Sci. 1239:43–50.</w:t>
      </w:r>
    </w:p>
    <w:p w14:paraId="67B2FE7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arreiros I V, Ishii H, Walton ME, Panayi MC. 2021. Defining an orbitofrontal compass: functional and anatomical heterogeneity across anterior-posterior and medial-lateral axes. Behav Neurosci.(under review).</w:t>
      </w:r>
    </w:p>
    <w:p w14:paraId="58D9E630"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arreiros I V, Panayi MC, Walton ME. 2020. Organisation of afferents along the anterior-posterior and medial-lateral axes of the rat OFC. bioRxiv.:1–44.</w:t>
      </w:r>
    </w:p>
    <w:p w14:paraId="3A60A50A"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axter MG, Parker A, Lindner CC, Izquierdo AD, Murray EA. 2000. Control of response selection by reinforcer value requires interaction of amygdala and orbital prefrontal cortex. J Neurosci. 20(11):4311–4319.</w:t>
      </w:r>
    </w:p>
    <w:p w14:paraId="28A8562A"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oulougouris V, Dalley JW, Robbins TW. 2007. Effects of orbitofrontal, infralimbic and prelimbic cortical lesions on serial spatial reversal learning in the rat. Behav Brain Res. 179(2):219–228.</w:t>
      </w:r>
    </w:p>
    <w:p w14:paraId="5CFE4174"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oulougouris V, Robbins TW. 2009. Pre-surgical training ameliorates orbitofrontal-mediated impairments in spatial reversal learning. Behav Brain Res. 197(2):469–475.</w:t>
      </w:r>
    </w:p>
    <w:p w14:paraId="2121E1D3"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radfield LA, Dezfouli A, Van Holstein M, Chieng B, Balleine BW. 2015. Medial Orbitofrontal Cortex Mediates Outcome Retrieval in Partially Observable Task Situations. Neuron. 88(6):1268–1280.</w:t>
      </w:r>
    </w:p>
    <w:p w14:paraId="2BE11799"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lastRenderedPageBreak/>
        <w:t>Bradfield LA, Hart G. 2020. Rodent medial and lateral orbitofrontal cortices represent unique components of cognitive maps of task space. Neurosci Biobehav Rev. 108:287–294.</w:t>
      </w:r>
    </w:p>
    <w:p w14:paraId="7553080B"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radfield LA, Hart G, Balleine BW. 2018. Inferring action-dependent outcome representations depends on anterior but not posterior medial orbitofrontal cortex. Neurobiol Learn Mem. 155(May):463–473.</w:t>
      </w:r>
    </w:p>
    <w:p w14:paraId="0D68886F"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urke KA, Franz TM, Miller DN, Schoenbaum G. 2007. Conditioned reinforcement can be mediated by either outcome-specific or general affective representations. Front Integr Neurosci. 1:2.</w:t>
      </w:r>
    </w:p>
    <w:p w14:paraId="7E46B64E"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urke KA, Franz TM, Miller DN, Schoenbaum G. 2008. The role of the orbitofrontal cortex in the pursuit of happiness and more specific rewards. Nature. 454(7202):340-U45.</w:t>
      </w:r>
    </w:p>
    <w:p w14:paraId="79CCC013"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urke KA, Takahashi YK, Correll J, Brown PL, Schoenbaum G. 2009. Orbitofrontal inactivation impairs reversal of Pavlovian learning by interfering with “disinhibition” of responding for previously unrewarded cues. Eur J Neurosci. 30(10):1941–1946.</w:t>
      </w:r>
    </w:p>
    <w:p w14:paraId="3EF18EEA"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Butter CM. 1969. Perseveration in extinction and in discrimination reversal tasks following selective frontal ablations in Macaca mulatta. Physiol Behav. 4:163–171.</w:t>
      </w:r>
    </w:p>
    <w:p w14:paraId="54048425"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Chudasama Y, Robbins TW. 2003. Dissociable contributions of the orbitofrontal and infralimbic cortex to pavlovian autoshaping and discrimination reversal learning: further evidence for the functional heterogeneity of the rodent frontal cortex. J Neurosci. 23(25):8771–8780.</w:t>
      </w:r>
    </w:p>
    <w:p w14:paraId="4C4E50D0"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Collins AGE, Cockburn J. 2020. Beyond dichotomies in reinforcement learning. Nat Rev Neurosci.</w:t>
      </w:r>
    </w:p>
    <w:p w14:paraId="737F1F70"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Coutureau E, Killcross AS. 2003. Inactivation of the infralimbic prefrontal cortex reinstates goal-</w:t>
      </w:r>
      <w:r w:rsidRPr="00D501D1">
        <w:rPr>
          <w:rFonts w:ascii="Times New Roman" w:hAnsi="Times New Roman" w:cs="Times New Roman"/>
          <w:noProof/>
          <w:sz w:val="24"/>
          <w:szCs w:val="24"/>
        </w:rPr>
        <w:lastRenderedPageBreak/>
        <w:t>directed responding in overtrained rats. Behav Brain Res. 146(1–2):167–174.</w:t>
      </w:r>
    </w:p>
    <w:p w14:paraId="6EE610C2"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Delamater AR. 2004. Experimental extinction in Pavlovian conditioning: Behavioural and neuroscience perspectives. Q J Exp Psychol Sect B-Comparative Physiol Psychol. 57(2):97–132.</w:t>
      </w:r>
    </w:p>
    <w:p w14:paraId="0B1DD319"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Delamater AR. 2007. The role of the orbitofrontal cortex in sensory-specific encoding of associations in Pavlovian and instrumental conditioning. In: Schoenbaum G, Gottfried JA, Murray EA, Ramus SJ, editors. Linking Affect to Action: Critical Contributions of the Orbitofrontal Cortex. Vol. 1121. Oxford: Blackwell Publishing. p. 152–173.</w:t>
      </w:r>
    </w:p>
    <w:p w14:paraId="123819DC"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Delamater AR, Holland PC. 2008. The influence of CS-US interval on several different indices of learning in appetitive conditioning. J Exp Psychol Behav Process. 34(2):202–222.</w:t>
      </w:r>
    </w:p>
    <w:p w14:paraId="0D44D41B"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Delamater AR, Oakeshott S. 2007. Learning about multiple attributes of reward in Pavlovian conditioning. In: Annals of the New York Academy of Sciences.</w:t>
      </w:r>
    </w:p>
    <w:p w14:paraId="2489D8B7"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Dias R, Robbins TW, Roberts AC. 1996. Dissociation in prefrontal cortex of affective and attentional shifts. Nature. 380(6569):69–72.</w:t>
      </w:r>
    </w:p>
    <w:p w14:paraId="574BB434"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Dickinson A. 1980. Contemporary animal learning theory. Gray J, editor. Cambridge, UK: Cambridge University Press.</w:t>
      </w:r>
    </w:p>
    <w:p w14:paraId="0E4D12EC"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Dickinson A. 1985. Actions and Habits : The Development of Behavioural Autonomy. Philos Trans R Soc Lond B Biol Sci. 308(1135):67–78.</w:t>
      </w:r>
    </w:p>
    <w:p w14:paraId="3DDBAE04"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Dickinson A, Balleine BW. 2002. The Role of Learning in the Operation of Motivational Systems. In: Stevens’ Handbook of Experimental Psychology. John Wiley &amp; Sons, Inc.</w:t>
      </w:r>
    </w:p>
    <w:p w14:paraId="2FAFB7D4"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Dolan RJ, Dayan P. 2013. Goals and habits in the brain. Neuron. 80(2):312–325.</w:t>
      </w:r>
    </w:p>
    <w:p w14:paraId="032C1AD5"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 xml:space="preserve">Esber GR, Haselgrove M. 2011. Reconciling the influence of predictiveness and uncertainty on </w:t>
      </w:r>
      <w:r w:rsidRPr="00D501D1">
        <w:rPr>
          <w:rFonts w:ascii="Times New Roman" w:hAnsi="Times New Roman" w:cs="Times New Roman"/>
          <w:noProof/>
          <w:sz w:val="24"/>
          <w:szCs w:val="24"/>
        </w:rPr>
        <w:lastRenderedPageBreak/>
        <w:t>stimulus salience: a model of attention in associative learning. Proc R Soc B-Biological Sci. 278(1718):2553–2561.</w:t>
      </w:r>
    </w:p>
    <w:p w14:paraId="4E0E168C"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Gallagher M, McMahan RW, Schoenbaum G. 1999. Orbitofrontal cortex and representation of incentive value in associative learning. J Neurosci. 19(15):6610–6614.</w:t>
      </w:r>
    </w:p>
    <w:p w14:paraId="0D83E968"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Gardner MPH, Conroy JC, Sanchez DC, Zhou J, Schoenbaum G. 2019. Real-Time Value Integration during Economic Choice Is Regulated by Orbitofrontal Cortex. Curr Biol.</w:t>
      </w:r>
    </w:p>
    <w:p w14:paraId="189DFE85"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Gardner MPH, Conroy JC, Styer C V, Huynh T, Whitaker LR, Schoenbaum G. 2018. Medial orbitofrontal inactivation does not affect economic choice. Elife. 7.</w:t>
      </w:r>
    </w:p>
    <w:p w14:paraId="0039EF97"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Gardner MPH, Conroy JS, Shaham MH, Styer C V., Schoenbaum G. 2017. Lateral Orbitofrontal Inactivation Dissociates Devaluation-Sensitive Behavior and Economic Choice. Neuron. 0(0).</w:t>
      </w:r>
    </w:p>
    <w:p w14:paraId="49A91AF8"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Hall G. 2002. Associative structures in Pavlovian and instrumental conditioning. In: Gallistel CR, editor. Steven’s handbook of experimental psychology. Vol. 3. New York: John Wiley &amp; Sons. p. 1–45.</w:t>
      </w:r>
    </w:p>
    <w:p w14:paraId="777C6EE3"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Holland PC. 1977. Conditioned stimulus as a determinant of the form of the Pavlovian conditioned response. J Exp Psychol Anim Behav Process. 3(1):77–104.</w:t>
      </w:r>
    </w:p>
    <w:p w14:paraId="7BB6FE09"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Iversen SD, Mishkin M. 1970. Perseverative interference in monkeys following selective lesions of the inferior prefrontal convexity. Exp Brain Res. 11(4):376–386.</w:t>
      </w:r>
    </w:p>
    <w:p w14:paraId="363C9DF9"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Izquierdo AD. 2017. Functional heterogeneity within rat orbitofrontal cortex in reward learning and decision making. J Neurosci. 37(44):10529–10540.</w:t>
      </w:r>
    </w:p>
    <w:p w14:paraId="4E85394A"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Kamin LJ. 1969. Predictability, surprise, attention and conditioning. In: Campbell BA, Church RM, editors. Punishment and aversive behavior. New York: Appleton-Century-Crofts. p. 279–</w:t>
      </w:r>
      <w:r w:rsidRPr="00D501D1">
        <w:rPr>
          <w:rFonts w:ascii="Times New Roman" w:hAnsi="Times New Roman" w:cs="Times New Roman"/>
          <w:noProof/>
          <w:sz w:val="24"/>
          <w:szCs w:val="24"/>
        </w:rPr>
        <w:lastRenderedPageBreak/>
        <w:t>96.</w:t>
      </w:r>
    </w:p>
    <w:p w14:paraId="67F3B1EF"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Killcross AS, Blundell P. 2002. Associative representations of emotionally significant outcomes. In: Moore SC, Oaksford M, editors. Emotional Cognition: From brain to behaviour. Vol. 44. Amsterdam: John Benjamins Publishing Company. p. 35–74.</w:t>
      </w:r>
    </w:p>
    <w:p w14:paraId="0AFE06C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Killcross AS, Coutureau E. 2003. Coordination of actions and habits in the medial prefrontal cortex of rats. Cereb Cortex. 13(4):400–408.</w:t>
      </w:r>
    </w:p>
    <w:p w14:paraId="4E57AC4E"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Kim D, Park GY, O′Doherty JP, Lee SW. 2019. Task complexity interacts with state-space uncertainty in the arbitration between model-based and model-free learning. Nat Commun.</w:t>
      </w:r>
    </w:p>
    <w:p w14:paraId="147A1144"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Klein-Flugge MC, Barron HC, Brodersen KH, Dolan RJ, Behrens TE. 2013. Segregated encoding of reward-identity and stimulus-reward associations in human orbitofrontal cortex. J Neurosci. 33:3202–3211.</w:t>
      </w:r>
    </w:p>
    <w:p w14:paraId="29F52AE2"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Konorski J. 1967. Integrative activity of the brain; an interdisciplinary approach. Chicago,: University of Chicago Press.</w:t>
      </w:r>
    </w:p>
    <w:p w14:paraId="3D7AD706"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Kool W, Cushman FA, Gershman SJ. 2018. Competition and cooperation between multiple reinforcement learning systems. Elsevier Inc.</w:t>
      </w:r>
    </w:p>
    <w:p w14:paraId="2C97E07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Kringelbach ML. 2005. The human orbitofrontal cortex: Linking reward to hedonic experience. Nat Rev Neurosci. 6(9):691–702.</w:t>
      </w:r>
    </w:p>
    <w:p w14:paraId="598BF70C"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Lasseter HC, Ramirez DR, Xie X, Fuchs RA. 2009. Involvement of the lateral orbitofrontal cortex in drug context-induced reinstatement of cocaine-seeking behavior in rats. Eur J Neurosci. 30(7):1370–1381.</w:t>
      </w:r>
    </w:p>
    <w:p w14:paraId="699166D1"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 xml:space="preserve">Lee S, Shimojo S, O’Doherty J. 2014. Neural computations underlying arbitration between </w:t>
      </w:r>
      <w:r w:rsidRPr="00D501D1">
        <w:rPr>
          <w:rFonts w:ascii="Times New Roman" w:hAnsi="Times New Roman" w:cs="Times New Roman"/>
          <w:noProof/>
          <w:sz w:val="24"/>
          <w:szCs w:val="24"/>
        </w:rPr>
        <w:lastRenderedPageBreak/>
        <w:t>model-based and model-free learning. Neuron. 81(3):687–699.</w:t>
      </w:r>
    </w:p>
    <w:p w14:paraId="0A224981"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Lenth R, Singmann H, Love J, Buerkner P, Herve M. 2020. emmeans: estimated marginal means. R package version 1.4. 4. Am Stat.</w:t>
      </w:r>
    </w:p>
    <w:p w14:paraId="606A8AB7"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LePelley ME. 2004. The role of associative history in models of associative learning: A selective review and a hybrid model. Q J Exp Psychol. 57B:192–243.</w:t>
      </w:r>
    </w:p>
    <w:p w14:paraId="725878C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Lopatina N, McDannald MA, Steyer C V, Sadacca BF, Cheer JF, Schoenbaum G. 2015. Lateral orbitofrontal neurons acquire responses to upshifted, downshifted, or blocked cues during unblocking. Elife. 4:e11299.</w:t>
      </w:r>
    </w:p>
    <w:p w14:paraId="471F4702"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Mackintosh NJ. 1974. The psychology of animal learning. London, UK: Academic Press.</w:t>
      </w:r>
    </w:p>
    <w:p w14:paraId="15F3FF5B"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Mackintosh NJ. 1975. A theory of attention: Variations in the associability of stimuli with reinforcement. Psychol Rev. 82(4):279–298.</w:t>
      </w:r>
    </w:p>
    <w:p w14:paraId="4C98018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McDannald MA, Esber GR, Wegener MA, Wied HM, Tzu-Lan L, Stalnaker TA, Jones JL, Trageser J, Schoenbaum G. 2014. Orbitofrontal neurons acquire responses to “valueless” Pavlovian cues during unblocking. Elife. 3:e02653.</w:t>
      </w:r>
    </w:p>
    <w:p w14:paraId="7E80609A"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McDannald MA, Lucantonio F, Burke KA, Niv Y, Schoenbaum G. 2011. Ventral striatum and orbitofrontal cortex are both required for model-based, but not model-free, reinforcement learning. J Neurosci. 31:2700–2705.</w:t>
      </w:r>
    </w:p>
    <w:p w14:paraId="1E06E0BE"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McDannald MA, Saddoris MP, Gallagher M, Holland PC. 2005. Lesions of orbitofrontal cortex impair rats’ differential outcome expectancy learning but not conditioned stimulus-potentiated feeding. J Neurosci. 25(18):4626–4632.</w:t>
      </w:r>
    </w:p>
    <w:p w14:paraId="08E8A8FA"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 xml:space="preserve">Murray EA, O’Doherty JP, Schoenbaum G. 2007. What we know and do not know about the </w:t>
      </w:r>
      <w:r w:rsidRPr="00D501D1">
        <w:rPr>
          <w:rFonts w:ascii="Times New Roman" w:hAnsi="Times New Roman" w:cs="Times New Roman"/>
          <w:noProof/>
          <w:sz w:val="24"/>
          <w:szCs w:val="24"/>
        </w:rPr>
        <w:lastRenderedPageBreak/>
        <w:t>functions of the orbitofrontal cortex after 20 years of cross-species studies. J Neurosci. 27(31):8166–8169.</w:t>
      </w:r>
    </w:p>
    <w:p w14:paraId="60A72B07"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Murray EA, Rudebeck PH. 2018. Specializations for reward-guided decision-making in the primate ventral prefrontal cortex. Nat Rev Neurosci. 19(7):404–417.</w:t>
      </w:r>
    </w:p>
    <w:p w14:paraId="082A8BD4"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Namboodiri VMK, Otis JM, van Heeswijk K, Voets ES, Alghorazi RA, Rodriguez-Romaguera J, Mihalas S, Stuber GD. 2019 Jun 3. Single-cell activity tracking reveals that orbitofrontal neurons acquire and maintain a long-term memory to guide behavioral adaptation. Nat Neurosci.:1.</w:t>
      </w:r>
    </w:p>
    <w:p w14:paraId="63430726"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Nasser HM, Calu DJ, Schoenbaum G, Sharpe MJ. 2017. The Dopamine Prediction Error: Contributions to Associative Models of Reward Learning. Front Psychol. 8:244.</w:t>
      </w:r>
    </w:p>
    <w:p w14:paraId="1D76336B"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Niv Y. 2019. Learning task-state representations. Nat Neurosci. 22(10):1544–1553.</w:t>
      </w:r>
    </w:p>
    <w:p w14:paraId="5A9F57F3"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Ogawa M, van der Meer MAA, Esber GR, Cerri DH, Stalnaker TA, Schoenbaum G. 2013. Risk-responsive orbitofrontal neurons track acquired salience. Neuron. 77(2):251–8.</w:t>
      </w:r>
    </w:p>
    <w:p w14:paraId="2DFDFB71"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Ostlund SB, Balleine BW. 2007. Orbitofrontal cortex mediates outcome encoding in pavlovian but not instrumental conditioning. J Neurosci. 27(18):4819–4825.</w:t>
      </w:r>
    </w:p>
    <w:p w14:paraId="03A3E2B0"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Padoa-Schioppa C. 2009. Range-adapting representation of economic value in the orbitofrontal cortex. J Neurosci. 29:14004–14014.</w:t>
      </w:r>
    </w:p>
    <w:p w14:paraId="413C3C19"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Panayi MC, Killcross S. 2018. Functional heterogeneity within the rodent lateral orbitofrontal cortex dissociates outcome devaluation and reversal learning deficits. Elife. 7.</w:t>
      </w:r>
    </w:p>
    <w:p w14:paraId="3EDA73D5"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Parkinson JA, Roberts AC, Everitt BJ, Di Ciano P. 2005. Acquisition of Instrumental Conditioned Reinforcement is Resistant to the Devaluation of the Unconditioned Stimulus. Q J Exp Psychol Sect B. 58(1b):19–30.</w:t>
      </w:r>
    </w:p>
    <w:p w14:paraId="5D9A89AB"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lastRenderedPageBreak/>
        <w:t>Pearce JM, Hall G. 1980. A model for Pavlovian learning: variations in the effectiveness of conditioned but not of unconditioned stimuli. Psychol Rev. 87(6):532–552.</w:t>
      </w:r>
    </w:p>
    <w:p w14:paraId="0CA0566B"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Pears A, Parkinson JA, Hopewell L, Everitt BJ, Roberts AC. 2003. Lesions of the orbitofrontal but not medial prefrontal cortex disrupt conditioned reinforcement in primates. J Neurosci. 23(35):11189–11201.</w:t>
      </w:r>
    </w:p>
    <w:p w14:paraId="7E1FEC8E"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Pickens CL, Saddoris MP, Gallagher M, Holland PC. 2005. Orbitofrontal lesions impair use of cue-outcome associations in a devaluation task. Behav Neurosci. 119(1):317–322.</w:t>
      </w:r>
    </w:p>
    <w:p w14:paraId="29C311C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Pickens CL, Saddoris MP, Setlow B, Gallagher M, Holland PC, Schoenbaum G. 2003. Different Roles for Orbitofrontal Cortex and Basolateral Amygdala in a Reinforcer Devaluation Task. J Neurosci. 23(35):11078–11084.</w:t>
      </w:r>
    </w:p>
    <w:p w14:paraId="3B8EB605"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R Core Team (2020). 2020. R: A language and environment for statistical computing. R A Lang Environ Stat Comput R Found Stat Comput Vienna, Austria.</w:t>
      </w:r>
    </w:p>
    <w:p w14:paraId="6CE9C1C5"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Ramirez DR, Savage LM. 2007. Differential involvement of the basolateral amygdala, orbitofrontal cortex, and nucleus accumbens core in the acquisition and use of reward expectancies. Behav Neurosci. 121(5):896–906.</w:t>
      </w:r>
    </w:p>
    <w:p w14:paraId="5EBB883E"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Rescorla RA. 1988. Pavlovian Conditioning - Its Not What You Think It Is. Am Psychol. 43(3):151–160.</w:t>
      </w:r>
    </w:p>
    <w:p w14:paraId="5B669F18"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Rescorla RA. 2002a. Comparison of the rates of associative change during acquisition and extinction. J Exp Psychol Anim Behav Process. 28(4):406–415.</w:t>
      </w:r>
    </w:p>
    <w:p w14:paraId="0AF23D21"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Rescorla RA. 2002b. Savings tests: Separating differences in rate of learning from differences in initial levels. J Exp Psychol Anim Behav Process. 28(4):369–377.</w:t>
      </w:r>
    </w:p>
    <w:p w14:paraId="0A1FD390"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lastRenderedPageBreak/>
        <w:t>Rescorla RA, Wagner AR. 1972. A theory of Pavlovian conditiong: Variations in the effectiveness of   reinforcement and nonreinforcement. In: Black AH, Prokesy WF, editors. Classical Conditioning II: Current Research and Theory. New York: Appleton Century Crofts. p. 64–99.</w:t>
      </w:r>
    </w:p>
    <w:p w14:paraId="0203F41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Rudebeck PH, Murray EA. 2014. The Orbitofrontal Oracle: Cortical Mechanisms for the Prediction and Evaluation of Specific Behavioral Outcomes. Neuron. 84(6):1143–1156.</w:t>
      </w:r>
    </w:p>
    <w:p w14:paraId="6CB8A3DF"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adacca BF, Wied HM, Lopatina N, Saini GK, Nemirovsky D, Schoenbaum G. 2018. Orbitofrontal neurons signal sensory associations underlying model-based inference in a sensory preconditioning task. Elife. 7:e30373.</w:t>
      </w:r>
    </w:p>
    <w:p w14:paraId="027389B8"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choenbaum G, Nugent SL, Saddoris MP, Setlow B. 2002. Orbitofrontal lesions in rats impair reversal but not acquisition of go, no-go odor discriminations. Neuroreport. 13(6):885–890.</w:t>
      </w:r>
    </w:p>
    <w:p w14:paraId="25770B06"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choenbaum G, Roesch MR, Stalnaker TA, Takahashi YK. 2009. A new perspective on the role of the orbitofrontal cortex in adaptive behaviour. Nat Rev Neurosci. 10(12):885–892.</w:t>
      </w:r>
    </w:p>
    <w:p w14:paraId="62EE9AFB"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choenbaum G, Setlow B, Nugent SL, Saddoris MP, Gallagher M. 2003. Lesions of orbitofrontal cortex and basolateral amygdala complex disrupt acquisition of odor-guided discriminations and reversals. Learn Mem. 10(2):129–140.</w:t>
      </w:r>
    </w:p>
    <w:p w14:paraId="76BC69B2"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choenbaum G, Takahashi YK, Liu T, McDannald MA. 2011. Does the orbitofrontal cortex signal value? Ann N Y Acad Sci. 1239(1):87–99.</w:t>
      </w:r>
    </w:p>
    <w:p w14:paraId="352FBBB0"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chultz W. 1998. Predictive reward signal of dopamine neurons. J Neurophysiol. 80(1):1–27.</w:t>
      </w:r>
    </w:p>
    <w:p w14:paraId="034029AE"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 xml:space="preserve">Sharpe MJ, Chang CY, Liu MA, Batchelor HM, Mueller LE, Jones JL, Niv Y, Schoenbaum G. 2017. Dopamine transients are sufficient and necessary for acquisition of model-based </w:t>
      </w:r>
      <w:r w:rsidRPr="00D501D1">
        <w:rPr>
          <w:rFonts w:ascii="Times New Roman" w:hAnsi="Times New Roman" w:cs="Times New Roman"/>
          <w:noProof/>
          <w:sz w:val="24"/>
          <w:szCs w:val="24"/>
        </w:rPr>
        <w:lastRenderedPageBreak/>
        <w:t>associations. Nat Neurosci. 20(5):735–742.</w:t>
      </w:r>
    </w:p>
    <w:p w14:paraId="4F8BAA6A"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harpe MJ, Chang CY, Liu MA, Batchelor HM, Mueller LE, Jones JL, Niv Y, Schoenbaum G. 2017 Apr 3. Dopamine transients are sufficient and necessary for acquisition of model-based associations. Nat Neurosci.</w:t>
      </w:r>
    </w:p>
    <w:p w14:paraId="3C1572D0"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harpe MJ, Wikenheiser AM, Niv Y, Schoenbaum G. 2015. The State of the Orbitofrontal Cortex. Neuron. 88(6):1075–7.</w:t>
      </w:r>
    </w:p>
    <w:p w14:paraId="1DE258E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ingmann H, Bolker B, Westfall J, Aust F, Højsgaard S, Fox J, Lawrence MA, Mertens U, Love J. 2020. afex: analysis of factorial experiments. R Packag version 027-2.</w:t>
      </w:r>
    </w:p>
    <w:p w14:paraId="0F7A3AE4"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talnaker TA, Cooch NK, McDannald MA, Liu TL, Wied H, Schoenbaum G, Tzu-Lan L. 2014. Orbitofrontal neurons infer the value and identity of predicted outcomes. Nat Commun. 5:3926.</w:t>
      </w:r>
    </w:p>
    <w:p w14:paraId="5F31F88B"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talnaker TA, Cooch NK, Schoenbaum G. 2015. What the orbitofrontal cortex does not do. Nat Neurosci. 18(5):620–627.</w:t>
      </w:r>
    </w:p>
    <w:p w14:paraId="1B18E3C9"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talnaker TA, Franz TM, Singh T, Schoenbaum G. 2007. Basolateral amygdala lesions abolish orbitofrontal-dependent reversal impairments. Neuron. 54(1):51–58.</w:t>
      </w:r>
    </w:p>
    <w:p w14:paraId="24E75017"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talnaker TA, Liu T-L, Takahashi YK, Schoenbaum G. 2018. Orbitofrontal neurons signal reward predictions, not reward prediction errors. Neurobiol Learn Mem. 153:137–143.</w:t>
      </w:r>
    </w:p>
    <w:p w14:paraId="58F8536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teinberg EE, Keiflin R, Boivin JR, Witten IB, Deisseroth K, Janak PH. 2013. A causal link between prediction errors, dopamine neurons and learning. Nat Neurosci. 16(7):966–973.</w:t>
      </w:r>
    </w:p>
    <w:p w14:paraId="49A56AF7"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Stolyarova A, Izquierdo AD. 2017. Complementary contributions of basolateral amygdala and orbitofrontal cortex to value learning under uncertainty. Elife. 6:e27483.</w:t>
      </w:r>
    </w:p>
    <w:p w14:paraId="6A0574EC"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 xml:space="preserve">Sutton RS, Barto AG. 1998. Reinforccement Learning: An introduction. Cambridge, </w:t>
      </w:r>
      <w:r w:rsidRPr="00D501D1">
        <w:rPr>
          <w:rFonts w:ascii="Times New Roman" w:hAnsi="Times New Roman" w:cs="Times New Roman"/>
          <w:noProof/>
          <w:sz w:val="24"/>
          <w:szCs w:val="24"/>
        </w:rPr>
        <w:lastRenderedPageBreak/>
        <w:t>Massachusetts: The MIT Press.</w:t>
      </w:r>
    </w:p>
    <w:p w14:paraId="6E6370DA"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Takahashi YK, Chang CY, Lucantonio F, Haney RZ, Berg BA, Yau H-J, Bonci A, Schoenbaum G. 2013. Neural estimates of imagined outcomes in the orbitofrontal cortex drive behavior and learning. Neuron. 80:507–518.</w:t>
      </w:r>
    </w:p>
    <w:p w14:paraId="77ED4358"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Takahashi YK, Roesch MR, Stalnaker TA, Haney RZ, Caiu DJ, Taylor AR, Burke KA, Schoenbaum G, Calu DJ. 2009. The Orbitofrontal Cortex and Ventral Tegmental Area Are Necessary for Learning from Unexpected Outcomes. Neuron. 62(2):269–280.</w:t>
      </w:r>
    </w:p>
    <w:p w14:paraId="643D7363"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Takahashi YK, Roesch MR, Wilson RC, Toreson K, O’Donnell P, Niv Y, Schoenbaum G. 2011. Expectancy-related changes in firing of dopamine neurons depend on orbitofrontal cortex. Nat Neurosci. 14(12):1590–1597.</w:t>
      </w:r>
    </w:p>
    <w:p w14:paraId="248096E0"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Wagner AR. 1981. SOP: A model of automatic memory processing in animal behavior. In: Spear NE, editor. Information processing in animals: Memory mechanisms. Hillsdale, NJ: Erlbaum. p. 5–47.</w:t>
      </w:r>
    </w:p>
    <w:p w14:paraId="7428D727"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Walton ME, Behrens TE, Buckley MJ, Rudebeck PH, Rushworth MF. 2010. Separable learning systems in the macaque brain and the role of orbitofrontal cortex in contingent learning. Neuron. 65(6):927–939.</w:t>
      </w:r>
    </w:p>
    <w:p w14:paraId="5DD2F3D1"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Walton ME, Behrens TE, Noonan MP, Rushworth MF. 2011. Giving credit where credit is due: orbitofrontal cortex and valuation in an uncertain world. Ann N Y Acad Sci. 1239:14–24.</w:t>
      </w:r>
    </w:p>
    <w:p w14:paraId="00E0947D"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Wang PY, Boboila C, Chin M, Higashi-Howard A, Shamash P, Wu Z, Stein NP, Abbott LF, Axel R. 2020. Transient and Persistent Representations of Odor Value in Prefrontal Cortex. Neuron.:1–16.</w:t>
      </w:r>
    </w:p>
    <w:p w14:paraId="42AD20AE"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lastRenderedPageBreak/>
        <w:t>West EA, DesJardin JT, Gale K, Malkova L. 2011. Transient Inactivation of Orbitofrontal Cortex Blocks Reinforcer Devaluation in Macaques. J Neurosci. 31(42):15128–15135.</w:t>
      </w:r>
    </w:p>
    <w:p w14:paraId="06CB7F91"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Wilson RC, Takahashi YK, Schoenbaum G, Niv Y. 2014. Orbitofrontal cortex as a cognitive map of task space. Neuron. 81(2):267–279.</w:t>
      </w:r>
    </w:p>
    <w:p w14:paraId="47E9A023"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Yin HH, Knowlton BJ, Balleine BW. 2006. Inactivation of dorsolateral striatum enhances sensitivity to changes in the action-outcome contingency in instrumental conditioning. Behav Brain Res. 166(2):189–196.</w:t>
      </w:r>
    </w:p>
    <w:p w14:paraId="68B13CF9"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szCs w:val="24"/>
        </w:rPr>
      </w:pPr>
      <w:r w:rsidRPr="00D501D1">
        <w:rPr>
          <w:rFonts w:ascii="Times New Roman" w:hAnsi="Times New Roman" w:cs="Times New Roman"/>
          <w:noProof/>
          <w:sz w:val="24"/>
          <w:szCs w:val="24"/>
        </w:rPr>
        <w:t>Yin HH, Ostlund SB, Knowlton BJ, Balleine BW. 2005. The role of the dorsomedial striatum in instrumental conditioning. Eur J Neurosci. 22(2):513–523.</w:t>
      </w:r>
    </w:p>
    <w:p w14:paraId="727D09A0" w14:textId="77777777" w:rsidR="00D501D1" w:rsidRPr="00D501D1" w:rsidRDefault="00D501D1" w:rsidP="00D501D1">
      <w:pPr>
        <w:widowControl w:val="0"/>
        <w:autoSpaceDE w:val="0"/>
        <w:autoSpaceDN w:val="0"/>
        <w:adjustRightInd w:val="0"/>
        <w:spacing w:line="480" w:lineRule="auto"/>
        <w:rPr>
          <w:rFonts w:ascii="Times New Roman" w:hAnsi="Times New Roman" w:cs="Times New Roman"/>
          <w:noProof/>
          <w:sz w:val="24"/>
        </w:rPr>
      </w:pPr>
      <w:r w:rsidRPr="00D501D1">
        <w:rPr>
          <w:rFonts w:ascii="Times New Roman" w:hAnsi="Times New Roman" w:cs="Times New Roman"/>
          <w:noProof/>
          <w:sz w:val="24"/>
          <w:szCs w:val="24"/>
        </w:rPr>
        <w:t>Zhou J, Gardner MPH, Stalnaker TA, Ramus SJ, Wikenheiser AM, Niv Y, Schoenbaum G. 2019. Rat Orbitofrontal Ensemble Activity Contains Multiplexed but Dissociable Representations of Value and Task Structure in an Odor Sequence Task. Curr Biol.</w:t>
      </w:r>
    </w:p>
    <w:p w14:paraId="7E7732D2" w14:textId="7F63E846" w:rsidR="00BD1176" w:rsidRPr="00FB0BE9" w:rsidRDefault="0075381C"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fldChar w:fldCharType="end"/>
      </w:r>
    </w:p>
    <w:p w14:paraId="5C3962F2" w14:textId="4DA206A0" w:rsidR="00D30FCB" w:rsidRPr="00340F52" w:rsidRDefault="00D30FCB" w:rsidP="00340F52">
      <w:pPr>
        <w:spacing w:line="480" w:lineRule="auto"/>
        <w:rPr>
          <w:rFonts w:ascii="Times New Roman" w:hAnsi="Times New Roman" w:cs="Times New Roman"/>
          <w:b/>
          <w:bCs/>
          <w:sz w:val="24"/>
          <w:szCs w:val="24"/>
          <w:lang w:val="en-GB"/>
        </w:rPr>
      </w:pPr>
    </w:p>
    <w:sectPr w:rsidR="00D30FCB" w:rsidRPr="00340F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A53"/>
    <w:rsid w:val="00000602"/>
    <w:rsid w:val="00010707"/>
    <w:rsid w:val="00013082"/>
    <w:rsid w:val="000138A9"/>
    <w:rsid w:val="00014210"/>
    <w:rsid w:val="00024F94"/>
    <w:rsid w:val="000321D1"/>
    <w:rsid w:val="00033803"/>
    <w:rsid w:val="00034449"/>
    <w:rsid w:val="00034929"/>
    <w:rsid w:val="000421F5"/>
    <w:rsid w:val="00054192"/>
    <w:rsid w:val="000546A3"/>
    <w:rsid w:val="0006340D"/>
    <w:rsid w:val="00070894"/>
    <w:rsid w:val="0008038B"/>
    <w:rsid w:val="00082090"/>
    <w:rsid w:val="000823B3"/>
    <w:rsid w:val="000846C2"/>
    <w:rsid w:val="00086177"/>
    <w:rsid w:val="00096AB1"/>
    <w:rsid w:val="00097F82"/>
    <w:rsid w:val="000A6F1C"/>
    <w:rsid w:val="000B7F36"/>
    <w:rsid w:val="000C0F98"/>
    <w:rsid w:val="000C2A1B"/>
    <w:rsid w:val="000C3947"/>
    <w:rsid w:val="000C4B24"/>
    <w:rsid w:val="000D4D18"/>
    <w:rsid w:val="000D5EB8"/>
    <w:rsid w:val="000E02B5"/>
    <w:rsid w:val="000E06B2"/>
    <w:rsid w:val="000E07DF"/>
    <w:rsid w:val="000E75D6"/>
    <w:rsid w:val="000F511E"/>
    <w:rsid w:val="001005BA"/>
    <w:rsid w:val="001203D8"/>
    <w:rsid w:val="00137D91"/>
    <w:rsid w:val="001432EA"/>
    <w:rsid w:val="0014535A"/>
    <w:rsid w:val="001479B4"/>
    <w:rsid w:val="00155B6D"/>
    <w:rsid w:val="00160183"/>
    <w:rsid w:val="00164B32"/>
    <w:rsid w:val="0017534B"/>
    <w:rsid w:val="00181C26"/>
    <w:rsid w:val="0018779C"/>
    <w:rsid w:val="001A5160"/>
    <w:rsid w:val="001A68A7"/>
    <w:rsid w:val="001B11FA"/>
    <w:rsid w:val="001B52E5"/>
    <w:rsid w:val="001B588C"/>
    <w:rsid w:val="001B71AE"/>
    <w:rsid w:val="001D1A88"/>
    <w:rsid w:val="001D5F7B"/>
    <w:rsid w:val="001E7F0F"/>
    <w:rsid w:val="001F06F9"/>
    <w:rsid w:val="001F1B6A"/>
    <w:rsid w:val="00200865"/>
    <w:rsid w:val="00223D9C"/>
    <w:rsid w:val="00227853"/>
    <w:rsid w:val="002302E3"/>
    <w:rsid w:val="00233B2B"/>
    <w:rsid w:val="00234420"/>
    <w:rsid w:val="0024781A"/>
    <w:rsid w:val="00256626"/>
    <w:rsid w:val="00271520"/>
    <w:rsid w:val="002741CC"/>
    <w:rsid w:val="002800FD"/>
    <w:rsid w:val="002B4824"/>
    <w:rsid w:val="002C1FD2"/>
    <w:rsid w:val="002C3CC2"/>
    <w:rsid w:val="002C59AB"/>
    <w:rsid w:val="002C5BA1"/>
    <w:rsid w:val="002D1186"/>
    <w:rsid w:val="002D602B"/>
    <w:rsid w:val="002D7073"/>
    <w:rsid w:val="002E4B64"/>
    <w:rsid w:val="002F1014"/>
    <w:rsid w:val="00305542"/>
    <w:rsid w:val="00311884"/>
    <w:rsid w:val="0032309D"/>
    <w:rsid w:val="0032469E"/>
    <w:rsid w:val="00333B58"/>
    <w:rsid w:val="00334182"/>
    <w:rsid w:val="00340F52"/>
    <w:rsid w:val="00340F9D"/>
    <w:rsid w:val="003515A4"/>
    <w:rsid w:val="00354550"/>
    <w:rsid w:val="0036108C"/>
    <w:rsid w:val="00362515"/>
    <w:rsid w:val="003638D9"/>
    <w:rsid w:val="00370078"/>
    <w:rsid w:val="003A0122"/>
    <w:rsid w:val="003A0471"/>
    <w:rsid w:val="003A1D65"/>
    <w:rsid w:val="003A29DA"/>
    <w:rsid w:val="003A2BED"/>
    <w:rsid w:val="003B2588"/>
    <w:rsid w:val="003B47AE"/>
    <w:rsid w:val="003B5074"/>
    <w:rsid w:val="003B74A4"/>
    <w:rsid w:val="003C0429"/>
    <w:rsid w:val="003C05AF"/>
    <w:rsid w:val="003E73BC"/>
    <w:rsid w:val="003F1B21"/>
    <w:rsid w:val="003F53B9"/>
    <w:rsid w:val="004003BA"/>
    <w:rsid w:val="004004F5"/>
    <w:rsid w:val="004007A7"/>
    <w:rsid w:val="00401A4F"/>
    <w:rsid w:val="004112AC"/>
    <w:rsid w:val="00411855"/>
    <w:rsid w:val="00416693"/>
    <w:rsid w:val="0042600B"/>
    <w:rsid w:val="0043230E"/>
    <w:rsid w:val="004428B6"/>
    <w:rsid w:val="00454E31"/>
    <w:rsid w:val="004617D6"/>
    <w:rsid w:val="00461AA6"/>
    <w:rsid w:val="00471AD1"/>
    <w:rsid w:val="00474FEF"/>
    <w:rsid w:val="004810C4"/>
    <w:rsid w:val="004815FF"/>
    <w:rsid w:val="004829BB"/>
    <w:rsid w:val="00484236"/>
    <w:rsid w:val="00492286"/>
    <w:rsid w:val="004A233F"/>
    <w:rsid w:val="004B0216"/>
    <w:rsid w:val="004B3F8F"/>
    <w:rsid w:val="004B640C"/>
    <w:rsid w:val="00500651"/>
    <w:rsid w:val="00504233"/>
    <w:rsid w:val="0051136C"/>
    <w:rsid w:val="00515AD3"/>
    <w:rsid w:val="005168BF"/>
    <w:rsid w:val="0053574F"/>
    <w:rsid w:val="00541242"/>
    <w:rsid w:val="00545B11"/>
    <w:rsid w:val="005462BD"/>
    <w:rsid w:val="00547881"/>
    <w:rsid w:val="005531ED"/>
    <w:rsid w:val="00577AD9"/>
    <w:rsid w:val="00581C05"/>
    <w:rsid w:val="005942AE"/>
    <w:rsid w:val="005A6F01"/>
    <w:rsid w:val="005B16B7"/>
    <w:rsid w:val="005C5C64"/>
    <w:rsid w:val="005D1CF9"/>
    <w:rsid w:val="005D7251"/>
    <w:rsid w:val="005E4B43"/>
    <w:rsid w:val="005E6F84"/>
    <w:rsid w:val="0060368C"/>
    <w:rsid w:val="006102DA"/>
    <w:rsid w:val="00620B29"/>
    <w:rsid w:val="00622F74"/>
    <w:rsid w:val="0063312B"/>
    <w:rsid w:val="0063626C"/>
    <w:rsid w:val="006460C1"/>
    <w:rsid w:val="006466A1"/>
    <w:rsid w:val="00646AB6"/>
    <w:rsid w:val="00655C8A"/>
    <w:rsid w:val="0067799B"/>
    <w:rsid w:val="0068482A"/>
    <w:rsid w:val="00686D47"/>
    <w:rsid w:val="006950DC"/>
    <w:rsid w:val="006A24BC"/>
    <w:rsid w:val="006A6F42"/>
    <w:rsid w:val="006B0B09"/>
    <w:rsid w:val="006B24E7"/>
    <w:rsid w:val="006B6A85"/>
    <w:rsid w:val="006B76E3"/>
    <w:rsid w:val="006D3404"/>
    <w:rsid w:val="006E2444"/>
    <w:rsid w:val="006E2E82"/>
    <w:rsid w:val="006E63CD"/>
    <w:rsid w:val="006E7B91"/>
    <w:rsid w:val="006F3958"/>
    <w:rsid w:val="006F3C36"/>
    <w:rsid w:val="006F5719"/>
    <w:rsid w:val="006F7824"/>
    <w:rsid w:val="006F7DC9"/>
    <w:rsid w:val="00717F46"/>
    <w:rsid w:val="00733FAE"/>
    <w:rsid w:val="007424E9"/>
    <w:rsid w:val="00747447"/>
    <w:rsid w:val="007532E7"/>
    <w:rsid w:val="0075381C"/>
    <w:rsid w:val="00756785"/>
    <w:rsid w:val="00764388"/>
    <w:rsid w:val="00764CF6"/>
    <w:rsid w:val="00775B5B"/>
    <w:rsid w:val="00780429"/>
    <w:rsid w:val="00785DD6"/>
    <w:rsid w:val="00786614"/>
    <w:rsid w:val="00794CE2"/>
    <w:rsid w:val="007A5618"/>
    <w:rsid w:val="007B3FF1"/>
    <w:rsid w:val="007D5B9B"/>
    <w:rsid w:val="007D70F5"/>
    <w:rsid w:val="007E3BEE"/>
    <w:rsid w:val="007E4BB9"/>
    <w:rsid w:val="007E4CE1"/>
    <w:rsid w:val="007F12A9"/>
    <w:rsid w:val="007F2F62"/>
    <w:rsid w:val="007F3739"/>
    <w:rsid w:val="00803AC9"/>
    <w:rsid w:val="008247D1"/>
    <w:rsid w:val="00826E00"/>
    <w:rsid w:val="00835676"/>
    <w:rsid w:val="00840929"/>
    <w:rsid w:val="00845961"/>
    <w:rsid w:val="0085145D"/>
    <w:rsid w:val="00851A0E"/>
    <w:rsid w:val="00855F3C"/>
    <w:rsid w:val="00857720"/>
    <w:rsid w:val="008650FB"/>
    <w:rsid w:val="00873394"/>
    <w:rsid w:val="008761B1"/>
    <w:rsid w:val="00876204"/>
    <w:rsid w:val="00883551"/>
    <w:rsid w:val="00893C52"/>
    <w:rsid w:val="00897C0F"/>
    <w:rsid w:val="008A12A1"/>
    <w:rsid w:val="008A2476"/>
    <w:rsid w:val="008A2F16"/>
    <w:rsid w:val="008A41A7"/>
    <w:rsid w:val="008A6A22"/>
    <w:rsid w:val="008B13D4"/>
    <w:rsid w:val="008C0345"/>
    <w:rsid w:val="008C4349"/>
    <w:rsid w:val="008D0CD6"/>
    <w:rsid w:val="008D77D0"/>
    <w:rsid w:val="008E1084"/>
    <w:rsid w:val="008E35AE"/>
    <w:rsid w:val="008E4543"/>
    <w:rsid w:val="008E5AC0"/>
    <w:rsid w:val="00901011"/>
    <w:rsid w:val="0090686E"/>
    <w:rsid w:val="00917FB7"/>
    <w:rsid w:val="0092451D"/>
    <w:rsid w:val="00925532"/>
    <w:rsid w:val="0093008D"/>
    <w:rsid w:val="009355EF"/>
    <w:rsid w:val="0093685E"/>
    <w:rsid w:val="00945730"/>
    <w:rsid w:val="0094576B"/>
    <w:rsid w:val="009662CE"/>
    <w:rsid w:val="00981BCA"/>
    <w:rsid w:val="00987025"/>
    <w:rsid w:val="009879CD"/>
    <w:rsid w:val="009A5A53"/>
    <w:rsid w:val="009B3288"/>
    <w:rsid w:val="009C1C4B"/>
    <w:rsid w:val="009C1F93"/>
    <w:rsid w:val="009C62F0"/>
    <w:rsid w:val="009D0C31"/>
    <w:rsid w:val="009D2307"/>
    <w:rsid w:val="009D5F15"/>
    <w:rsid w:val="009D7A59"/>
    <w:rsid w:val="009F2F9E"/>
    <w:rsid w:val="009F5AC3"/>
    <w:rsid w:val="009F75B9"/>
    <w:rsid w:val="009F7939"/>
    <w:rsid w:val="00A00B8B"/>
    <w:rsid w:val="00A06C66"/>
    <w:rsid w:val="00A21F34"/>
    <w:rsid w:val="00A40D84"/>
    <w:rsid w:val="00A4483A"/>
    <w:rsid w:val="00A463CC"/>
    <w:rsid w:val="00A5470A"/>
    <w:rsid w:val="00A621F2"/>
    <w:rsid w:val="00A70189"/>
    <w:rsid w:val="00A72A64"/>
    <w:rsid w:val="00A72A6B"/>
    <w:rsid w:val="00A866ED"/>
    <w:rsid w:val="00A87893"/>
    <w:rsid w:val="00A90288"/>
    <w:rsid w:val="00AA3743"/>
    <w:rsid w:val="00AA6C7D"/>
    <w:rsid w:val="00AC2B1B"/>
    <w:rsid w:val="00AE240D"/>
    <w:rsid w:val="00AF2A51"/>
    <w:rsid w:val="00AF495E"/>
    <w:rsid w:val="00B12669"/>
    <w:rsid w:val="00B12723"/>
    <w:rsid w:val="00B13D6A"/>
    <w:rsid w:val="00B15F1C"/>
    <w:rsid w:val="00B21DA7"/>
    <w:rsid w:val="00B27092"/>
    <w:rsid w:val="00B4140B"/>
    <w:rsid w:val="00B70268"/>
    <w:rsid w:val="00B71472"/>
    <w:rsid w:val="00B94AA1"/>
    <w:rsid w:val="00B95362"/>
    <w:rsid w:val="00BB591D"/>
    <w:rsid w:val="00BC20E6"/>
    <w:rsid w:val="00BC4964"/>
    <w:rsid w:val="00BD1176"/>
    <w:rsid w:val="00BD54A1"/>
    <w:rsid w:val="00BF368B"/>
    <w:rsid w:val="00C003A9"/>
    <w:rsid w:val="00C03720"/>
    <w:rsid w:val="00C07B99"/>
    <w:rsid w:val="00C07D9E"/>
    <w:rsid w:val="00C43B0F"/>
    <w:rsid w:val="00C458E3"/>
    <w:rsid w:val="00C5225F"/>
    <w:rsid w:val="00C52E84"/>
    <w:rsid w:val="00C57649"/>
    <w:rsid w:val="00C8188B"/>
    <w:rsid w:val="00C908DF"/>
    <w:rsid w:val="00C9406F"/>
    <w:rsid w:val="00CA560B"/>
    <w:rsid w:val="00CA6952"/>
    <w:rsid w:val="00CC02A5"/>
    <w:rsid w:val="00CC1204"/>
    <w:rsid w:val="00CD1B24"/>
    <w:rsid w:val="00CE05AA"/>
    <w:rsid w:val="00D161F9"/>
    <w:rsid w:val="00D22973"/>
    <w:rsid w:val="00D30FCB"/>
    <w:rsid w:val="00D448AF"/>
    <w:rsid w:val="00D46F7E"/>
    <w:rsid w:val="00D501D1"/>
    <w:rsid w:val="00D53271"/>
    <w:rsid w:val="00D53432"/>
    <w:rsid w:val="00D551F0"/>
    <w:rsid w:val="00D60F2E"/>
    <w:rsid w:val="00D7602D"/>
    <w:rsid w:val="00D77087"/>
    <w:rsid w:val="00D77C48"/>
    <w:rsid w:val="00D81959"/>
    <w:rsid w:val="00D954FA"/>
    <w:rsid w:val="00DA224B"/>
    <w:rsid w:val="00DB212E"/>
    <w:rsid w:val="00DB5126"/>
    <w:rsid w:val="00DB728E"/>
    <w:rsid w:val="00DB790F"/>
    <w:rsid w:val="00DD6FD2"/>
    <w:rsid w:val="00DF27E0"/>
    <w:rsid w:val="00DF7BD4"/>
    <w:rsid w:val="00E1318C"/>
    <w:rsid w:val="00E151B0"/>
    <w:rsid w:val="00E568F5"/>
    <w:rsid w:val="00E64E7F"/>
    <w:rsid w:val="00E66077"/>
    <w:rsid w:val="00E7081A"/>
    <w:rsid w:val="00E72A30"/>
    <w:rsid w:val="00E85D1D"/>
    <w:rsid w:val="00EA20A3"/>
    <w:rsid w:val="00EB272D"/>
    <w:rsid w:val="00EC5BF5"/>
    <w:rsid w:val="00EC67A4"/>
    <w:rsid w:val="00ED6F26"/>
    <w:rsid w:val="00ED7C35"/>
    <w:rsid w:val="00F01107"/>
    <w:rsid w:val="00F04D98"/>
    <w:rsid w:val="00F05F87"/>
    <w:rsid w:val="00F0785D"/>
    <w:rsid w:val="00F07B1D"/>
    <w:rsid w:val="00F1254B"/>
    <w:rsid w:val="00F15325"/>
    <w:rsid w:val="00F22175"/>
    <w:rsid w:val="00F274AC"/>
    <w:rsid w:val="00F31ECA"/>
    <w:rsid w:val="00F32B1F"/>
    <w:rsid w:val="00F32D55"/>
    <w:rsid w:val="00F42B0C"/>
    <w:rsid w:val="00F44375"/>
    <w:rsid w:val="00F55ED5"/>
    <w:rsid w:val="00F6134B"/>
    <w:rsid w:val="00F668FB"/>
    <w:rsid w:val="00F70381"/>
    <w:rsid w:val="00F718AB"/>
    <w:rsid w:val="00F7340A"/>
    <w:rsid w:val="00F7746E"/>
    <w:rsid w:val="00F8152B"/>
    <w:rsid w:val="00FA3108"/>
    <w:rsid w:val="00FA33F7"/>
    <w:rsid w:val="00FA6E1C"/>
    <w:rsid w:val="00FB0BE9"/>
    <w:rsid w:val="00FC08D6"/>
    <w:rsid w:val="00FC73FC"/>
    <w:rsid w:val="00FE295D"/>
    <w:rsid w:val="00FE4BF9"/>
    <w:rsid w:val="00FF3D74"/>
    <w:rsid w:val="00FF6AB2"/>
    <w:rsid w:val="00FF6C52"/>
    <w:rsid w:val="00FF7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7AF8E"/>
  <w15:chartTrackingRefBased/>
  <w15:docId w15:val="{E42C8A98-69F6-4013-BC32-616DB3FB6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0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0A3"/>
    <w:rPr>
      <w:rFonts w:ascii="Segoe UI" w:hAnsi="Segoe UI" w:cs="Segoe UI"/>
      <w:sz w:val="18"/>
      <w:szCs w:val="18"/>
    </w:rPr>
  </w:style>
  <w:style w:type="paragraph" w:styleId="BodyText">
    <w:name w:val="Body Text"/>
    <w:basedOn w:val="Normal"/>
    <w:link w:val="BodyTextChar"/>
    <w:unhideWhenUsed/>
    <w:qFormat/>
    <w:rsid w:val="00EA20A3"/>
    <w:pPr>
      <w:spacing w:before="180" w:after="180" w:line="240" w:lineRule="auto"/>
    </w:pPr>
    <w:rPr>
      <w:sz w:val="24"/>
      <w:szCs w:val="24"/>
    </w:rPr>
  </w:style>
  <w:style w:type="character" w:customStyle="1" w:styleId="BodyTextChar">
    <w:name w:val="Body Text Char"/>
    <w:basedOn w:val="DefaultParagraphFont"/>
    <w:link w:val="BodyText"/>
    <w:rsid w:val="00EA20A3"/>
    <w:rPr>
      <w:sz w:val="24"/>
      <w:szCs w:val="24"/>
    </w:rPr>
  </w:style>
  <w:style w:type="paragraph" w:customStyle="1" w:styleId="2Marioslevel2">
    <w:name w:val="2_Marios_level2"/>
    <w:basedOn w:val="Normal"/>
    <w:next w:val="Normal"/>
    <w:qFormat/>
    <w:rsid w:val="00EA20A3"/>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EA20A3"/>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EA20A3"/>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EA20A3"/>
    <w:rPr>
      <w:rFonts w:ascii="Times New Roman" w:eastAsiaTheme="minorEastAsia" w:hAnsi="Times New Roman" w:cs="Times New Roman"/>
      <w:b/>
      <w:i/>
      <w:color w:val="000000" w:themeColor="text1"/>
      <w:sz w:val="24"/>
      <w:szCs w:val="24"/>
      <w:lang w:val="en-AU"/>
    </w:rPr>
  </w:style>
  <w:style w:type="character" w:styleId="CommentReference">
    <w:name w:val="annotation reference"/>
    <w:basedOn w:val="DefaultParagraphFont"/>
    <w:uiPriority w:val="99"/>
    <w:semiHidden/>
    <w:unhideWhenUsed/>
    <w:rsid w:val="006E2E82"/>
    <w:rPr>
      <w:sz w:val="16"/>
      <w:szCs w:val="16"/>
    </w:rPr>
  </w:style>
  <w:style w:type="paragraph" w:styleId="CommentText">
    <w:name w:val="annotation text"/>
    <w:basedOn w:val="Normal"/>
    <w:link w:val="CommentTextChar"/>
    <w:uiPriority w:val="99"/>
    <w:semiHidden/>
    <w:unhideWhenUsed/>
    <w:rsid w:val="006E2E82"/>
    <w:pPr>
      <w:spacing w:line="240" w:lineRule="auto"/>
    </w:pPr>
    <w:rPr>
      <w:sz w:val="20"/>
      <w:szCs w:val="20"/>
    </w:rPr>
  </w:style>
  <w:style w:type="character" w:customStyle="1" w:styleId="CommentTextChar">
    <w:name w:val="Comment Text Char"/>
    <w:basedOn w:val="DefaultParagraphFont"/>
    <w:link w:val="CommentText"/>
    <w:uiPriority w:val="99"/>
    <w:semiHidden/>
    <w:rsid w:val="006E2E82"/>
    <w:rPr>
      <w:sz w:val="20"/>
      <w:szCs w:val="20"/>
    </w:rPr>
  </w:style>
  <w:style w:type="paragraph" w:styleId="CommentSubject">
    <w:name w:val="annotation subject"/>
    <w:basedOn w:val="CommentText"/>
    <w:next w:val="CommentText"/>
    <w:link w:val="CommentSubjectChar"/>
    <w:uiPriority w:val="99"/>
    <w:semiHidden/>
    <w:unhideWhenUsed/>
    <w:rsid w:val="002B4824"/>
    <w:rPr>
      <w:b/>
      <w:bCs/>
    </w:rPr>
  </w:style>
  <w:style w:type="character" w:customStyle="1" w:styleId="CommentSubjectChar">
    <w:name w:val="Comment Subject Char"/>
    <w:basedOn w:val="CommentTextChar"/>
    <w:link w:val="CommentSubject"/>
    <w:uiPriority w:val="99"/>
    <w:semiHidden/>
    <w:rsid w:val="002B4824"/>
    <w:rPr>
      <w:b/>
      <w:bCs/>
      <w:sz w:val="20"/>
      <w:szCs w:val="20"/>
    </w:rPr>
  </w:style>
  <w:style w:type="character" w:styleId="Hyperlink">
    <w:name w:val="Hyperlink"/>
    <w:basedOn w:val="DefaultParagraphFont"/>
    <w:uiPriority w:val="99"/>
    <w:unhideWhenUsed/>
    <w:rsid w:val="0008038B"/>
    <w:rPr>
      <w:color w:val="0563C1" w:themeColor="hyperlink"/>
      <w:u w:val="single"/>
    </w:rPr>
  </w:style>
  <w:style w:type="character" w:styleId="UnresolvedMention">
    <w:name w:val="Unresolved Mention"/>
    <w:basedOn w:val="DefaultParagraphFont"/>
    <w:uiPriority w:val="99"/>
    <w:semiHidden/>
    <w:unhideWhenUsed/>
    <w:rsid w:val="0008038B"/>
    <w:rPr>
      <w:color w:val="605E5C"/>
      <w:shd w:val="clear" w:color="auto" w:fill="E1DFDD"/>
    </w:rPr>
  </w:style>
  <w:style w:type="paragraph" w:customStyle="1" w:styleId="Figures">
    <w:name w:val="Figures"/>
    <w:basedOn w:val="Normal"/>
    <w:link w:val="FiguresChar"/>
    <w:qFormat/>
    <w:rsid w:val="00835676"/>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835676"/>
    <w:rPr>
      <w:rFonts w:ascii="Times New Roman" w:eastAsiaTheme="majorEastAsia" w:hAnsi="Times New Roman" w:cstheme="majorBidi"/>
      <w:b/>
      <w:noProof/>
      <w:color w:val="000000" w:themeColor="text1"/>
      <w:sz w:val="24"/>
      <w:szCs w:val="3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44098">
      <w:bodyDiv w:val="1"/>
      <w:marLeft w:val="0"/>
      <w:marRight w:val="0"/>
      <w:marTop w:val="0"/>
      <w:marBottom w:val="0"/>
      <w:divBdr>
        <w:top w:val="none" w:sz="0" w:space="0" w:color="auto"/>
        <w:left w:val="none" w:sz="0" w:space="0" w:color="auto"/>
        <w:bottom w:val="none" w:sz="0" w:space="0" w:color="auto"/>
        <w:right w:val="none" w:sz="0" w:space="0" w:color="auto"/>
      </w:divBdr>
    </w:div>
    <w:div w:id="1332827507">
      <w:bodyDiv w:val="1"/>
      <w:marLeft w:val="0"/>
      <w:marRight w:val="0"/>
      <w:marTop w:val="0"/>
      <w:marBottom w:val="0"/>
      <w:divBdr>
        <w:top w:val="none" w:sz="0" w:space="0" w:color="auto"/>
        <w:left w:val="none" w:sz="0" w:space="0" w:color="auto"/>
        <w:bottom w:val="none" w:sz="0" w:space="0" w:color="auto"/>
        <w:right w:val="none" w:sz="0" w:space="0" w:color="auto"/>
      </w:divBdr>
    </w:div>
    <w:div w:id="151449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sf.io/tnbh7/?view_only=fe9f8762e1e54ca3be7e84e13b95c1d9" TargetMode="External"/><Relationship Id="rId11" Type="http://schemas.openxmlformats.org/officeDocument/2006/relationships/fontTable" Target="fontTable.xml"/><Relationship Id="rId5" Type="http://schemas.openxmlformats.org/officeDocument/2006/relationships/hyperlink" Target="mailto:m.panayi@unsw.edu.au" TargetMode="External"/><Relationship Id="rId10" Type="http://schemas.openxmlformats.org/officeDocument/2006/relationships/hyperlink" Target="https://osf.io/tnbh7/?view_only=fe9f8762e1e54ca3be7e84e13b95c1d9"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0A242-024E-4DA9-8A7F-24C8A79DD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56</Pages>
  <Words>53010</Words>
  <Characters>302157</Characters>
  <Application>Microsoft Office Word</Application>
  <DocSecurity>0</DocSecurity>
  <Lines>2517</Lines>
  <Paragraphs>7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94</cp:revision>
  <cp:lastPrinted>2020-10-16T15:37:00Z</cp:lastPrinted>
  <dcterms:created xsi:type="dcterms:W3CDTF">2020-10-16T15:35:00Z</dcterms:created>
  <dcterms:modified xsi:type="dcterms:W3CDTF">2021-01-23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s://csl.mendeley.com/styles/455977611/council-of-science-editors-author-date-CerebralCortex</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uncil-of-science-editors-author-date</vt:lpwstr>
  </property>
  <property fmtid="{D5CDD505-2E9C-101B-9397-08002B2CF9AE}" pid="16" name="Mendeley Recent Style Name 5_1">
    <vt:lpwstr>Council of Science Editors, Name-Year (author-date)</vt:lpwstr>
  </property>
  <property fmtid="{D5CDD505-2E9C-101B-9397-08002B2CF9AE}" pid="17" name="Mendeley Recent Style Id 6_1">
    <vt:lpwstr>https://csl.mendeley.com/styles/455977611/council-of-science-editors-author-date-CerebralCortex</vt:lpwstr>
  </property>
  <property fmtid="{D5CDD505-2E9C-101B-9397-08002B2CF9AE}" pid="18" name="Mendeley Recent Style Name 6_1">
    <vt:lpwstr>Council of Science Editors, Name-Year (author-date) - Cerebral Cortex Marios Panayi</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taylor-and-francis-council-of-science-editors-author-date</vt:lpwstr>
  </property>
  <property fmtid="{D5CDD505-2E9C-101B-9397-08002B2CF9AE}" pid="22" name="Mendeley Recent Style Name 8_1">
    <vt:lpwstr>Taylor &amp; Francis - Council of Science Editors (author-date)</vt:lpwstr>
  </property>
  <property fmtid="{D5CDD505-2E9C-101B-9397-08002B2CF9AE}" pid="23" name="Mendeley Recent Style Id 9_1">
    <vt:lpwstr>http://www.zotero.org/styles/taylor-and-francis-council-of-science-editors-author-date</vt:lpwstr>
  </property>
  <property fmtid="{D5CDD505-2E9C-101B-9397-08002B2CF9AE}" pid="24" name="Mendeley Recent Style Name 9_1">
    <vt:lpwstr>Taylor &amp; Francis - Council of Science Editors (author-date)</vt:lpwstr>
  </property>
</Properties>
</file>